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C19A0D" w14:textId="56B4F990" w:rsidR="00213A60" w:rsidRPr="007E4E68" w:rsidRDefault="00051389" w:rsidP="005C339E">
      <w:pPr>
        <w:pStyle w:val="Heading1"/>
      </w:pPr>
      <w:proofErr w:type="gramStart"/>
      <w:r>
        <w:t>S1 Appendix</w:t>
      </w:r>
      <w:r w:rsidR="0057128B">
        <w:t>.</w:t>
      </w:r>
      <w:proofErr w:type="gramEnd"/>
      <w:r w:rsidR="0057128B">
        <w:t xml:space="preserve">  </w:t>
      </w:r>
      <w:r w:rsidR="00213A60" w:rsidRPr="007E4E68">
        <w:t>Mortality Follow-up</w:t>
      </w:r>
    </w:p>
    <w:p w14:paraId="6CF2187D" w14:textId="3DACA4A2" w:rsidR="00525A34" w:rsidRDefault="00525A34" w:rsidP="005C339E">
      <w:pPr>
        <w:rPr>
          <w:color w:val="000000"/>
        </w:rPr>
      </w:pPr>
      <w:r>
        <w:t>"</w:t>
      </w:r>
      <w:r w:rsidR="00213A60" w:rsidRPr="00525A34">
        <w:t>For NHANES, vital status as of January 1, 2012 was determined by linkage with death certificate records from the National Death Index. For SEBAS, survival status as of January 1, 2012 was ascertained through linkage with the death certificate file maintained by the Department of Health and the household registration database maintained by the Ministry of the Interior. For CRELES, survival status as of March 31, 2014 was established in two ways</w:t>
      </w:r>
      <w:r w:rsidR="00213A60" w:rsidRPr="00525A34">
        <w:rPr>
          <w:color w:val="000000"/>
        </w:rPr>
        <w:t xml:space="preserve">: </w:t>
      </w:r>
      <w:r w:rsidR="00213A60" w:rsidRPr="00525A34">
        <w:t xml:space="preserve">(1) through the computer records in the National Death Registry, and (2) during the second (2006-2008) and third (2008-2010) waves of home visits. The computer follow-up used the unique identification number (the </w:t>
      </w:r>
      <w:proofErr w:type="spellStart"/>
      <w:r w:rsidR="00213A60" w:rsidRPr="00525A34">
        <w:rPr>
          <w:i/>
        </w:rPr>
        <w:t>cédula</w:t>
      </w:r>
      <w:proofErr w:type="spellEnd"/>
      <w:r w:rsidR="00213A60" w:rsidRPr="00525A34">
        <w:t xml:space="preserve">) assigned to Costa Ricans. </w:t>
      </w:r>
      <w:r w:rsidR="00213A60" w:rsidRPr="00525A34">
        <w:rPr>
          <w:color w:val="000000"/>
        </w:rPr>
        <w:t>For the foreigners in the sample (approx. 3%), survival was established only in the field because they did not have a unique identification number with which to link them to the Registry.</w:t>
      </w:r>
      <w:r>
        <w:rPr>
          <w:color w:val="000000"/>
        </w:rPr>
        <w:t xml:space="preserve">" (Glei et al. </w:t>
      </w:r>
      <w:r w:rsidR="00664187">
        <w:rPr>
          <w:color w:val="000000"/>
        </w:rPr>
        <w:t>2016</w:t>
      </w:r>
      <w:r w:rsidR="00FB559C">
        <w:rPr>
          <w:color w:val="000000"/>
        </w:rPr>
        <w:t>, Supporting Information, S1 Appendix, p. 28</w:t>
      </w:r>
      <w:r>
        <w:rPr>
          <w:color w:val="000000"/>
        </w:rPr>
        <w:t>)</w:t>
      </w:r>
      <w:r w:rsidR="00BA4109">
        <w:rPr>
          <w:color w:val="000000"/>
        </w:rPr>
        <w:fldChar w:fldCharType="begin"/>
      </w:r>
      <w:r w:rsidR="00BA4109">
        <w:rPr>
          <w:color w:val="000000"/>
        </w:rPr>
        <w:instrText>ADDIN RW.CITE{{2362 Glei,DanaA. Submitted}}</w:instrText>
      </w:r>
      <w:r w:rsidR="00BA4109">
        <w:rPr>
          <w:color w:val="000000"/>
        </w:rPr>
        <w:fldChar w:fldCharType="separate"/>
      </w:r>
      <w:r w:rsidR="00664187" w:rsidRPr="00664187">
        <w:rPr>
          <w:rFonts w:ascii="Cambria" w:hAnsi="Cambria"/>
          <w:color w:val="000000"/>
        </w:rPr>
        <w:t>[1]</w:t>
      </w:r>
      <w:r w:rsidR="00BA4109">
        <w:rPr>
          <w:color w:val="000000"/>
        </w:rPr>
        <w:fldChar w:fldCharType="end"/>
      </w:r>
      <w:r>
        <w:rPr>
          <w:color w:val="000000"/>
        </w:rPr>
        <w:t xml:space="preserve"> </w:t>
      </w:r>
    </w:p>
    <w:p w14:paraId="0F2AA39F" w14:textId="5B3C7E69" w:rsidR="00DC02D3" w:rsidRDefault="00213A60" w:rsidP="002F28C3">
      <w:r w:rsidRPr="00525A34">
        <w:rPr>
          <w:color w:val="000000"/>
        </w:rPr>
        <w:t xml:space="preserve"> For ELSA, v</w:t>
      </w:r>
      <w:r w:rsidRPr="00525A34">
        <w:t xml:space="preserve">ital status in February 2012 was determined based on the National </w:t>
      </w:r>
      <w:proofErr w:type="gramStart"/>
      <w:r w:rsidRPr="00525A34">
        <w:t>Health Service Central Register.</w:t>
      </w:r>
      <w:proofErr w:type="gramEnd"/>
      <w:r>
        <w:t xml:space="preserve"> </w:t>
      </w:r>
    </w:p>
    <w:p w14:paraId="4C95AE46" w14:textId="36E4AE22" w:rsidR="008D2AC5" w:rsidRDefault="008D2AC5" w:rsidP="00674FCE">
      <w:pPr>
        <w:pStyle w:val="Heading1"/>
      </w:pPr>
      <w:r>
        <w:t>References</w:t>
      </w:r>
    </w:p>
    <w:p w14:paraId="012C738A" w14:textId="4C0C42D3" w:rsidR="00EF6B8E" w:rsidRPr="00EF6B8E" w:rsidRDefault="008D2AC5" w:rsidP="00EF6B8E">
      <w:pPr>
        <w:pStyle w:val="NormalWeb"/>
        <w:spacing w:before="0" w:beforeAutospacing="0" w:after="120" w:afterAutospacing="0"/>
        <w:ind w:left="360" w:hanging="360"/>
        <w:rPr>
          <w:rFonts w:ascii="Cambria" w:hAnsi="Cambria"/>
        </w:rPr>
      </w:pPr>
      <w:r>
        <w:fldChar w:fldCharType="begin"/>
      </w:r>
      <w:r w:rsidR="00EF6B8E">
        <w:instrText>ADDIN RW.BIB</w:instrText>
      </w:r>
      <w:r>
        <w:fldChar w:fldCharType="separate"/>
      </w:r>
      <w:bookmarkStart w:id="0" w:name="_GoBack"/>
      <w:r w:rsidR="00EF6B8E" w:rsidRPr="00EF6B8E">
        <w:rPr>
          <w:rFonts w:ascii="Cambria" w:hAnsi="Cambria"/>
        </w:rPr>
        <w:t xml:space="preserve">1. Glei DA, Goldman N, Risques RA, Rehkopf DH, Dow WH, Rosero-Bixby L, et al. Predicting survival: telomere length versus conventional predictors. </w:t>
      </w:r>
      <w:proofErr w:type="gramStart"/>
      <w:r w:rsidR="00EF6B8E" w:rsidRPr="00EF6B8E">
        <w:rPr>
          <w:rFonts w:ascii="Cambria" w:hAnsi="Cambria"/>
        </w:rPr>
        <w:t>PLOS ONE.</w:t>
      </w:r>
      <w:proofErr w:type="gramEnd"/>
      <w:r w:rsidR="00EF6B8E" w:rsidRPr="00EF6B8E">
        <w:rPr>
          <w:rFonts w:ascii="Cambria" w:hAnsi="Cambria"/>
        </w:rPr>
        <w:t xml:space="preserve"> 2016. </w:t>
      </w:r>
      <w:proofErr w:type="spellStart"/>
      <w:proofErr w:type="gramStart"/>
      <w:r w:rsidR="00EF6B8E" w:rsidRPr="00EF6B8E">
        <w:rPr>
          <w:rFonts w:ascii="Cambria" w:hAnsi="Cambria"/>
        </w:rPr>
        <w:t>doi</w:t>
      </w:r>
      <w:proofErr w:type="spellEnd"/>
      <w:proofErr w:type="gramEnd"/>
      <w:r w:rsidR="00EF6B8E" w:rsidRPr="00EF6B8E">
        <w:rPr>
          <w:rFonts w:ascii="Cambria" w:hAnsi="Cambria"/>
        </w:rPr>
        <w:t>: 10.1371/journal.pone.0152486</w:t>
      </w:r>
    </w:p>
    <w:bookmarkEnd w:id="0"/>
    <w:p w14:paraId="41E619F1" w14:textId="081A68A1" w:rsidR="00145085" w:rsidRPr="00213A60" w:rsidRDefault="00EF6B8E" w:rsidP="00EF6B8E">
      <w:r w:rsidRPr="00EF6B8E">
        <w:rPr>
          <w:rFonts w:ascii="Cambria" w:eastAsia="Times New Roman" w:hAnsi="Cambria"/>
        </w:rPr>
        <w:t> </w:t>
      </w:r>
      <w:r w:rsidR="008D2AC5">
        <w:fldChar w:fldCharType="end"/>
      </w:r>
    </w:p>
    <w:sectPr w:rsidR="00145085" w:rsidRPr="00213A60">
      <w:footerReference w:type="default" r:id="rId9"/>
      <w:foot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EA11BE" w14:textId="77777777" w:rsidR="00D81762" w:rsidRDefault="00D81762">
      <w:r>
        <w:separator/>
      </w:r>
    </w:p>
  </w:endnote>
  <w:endnote w:type="continuationSeparator" w:id="0">
    <w:p w14:paraId="10F40989" w14:textId="77777777" w:rsidR="00D81762" w:rsidRDefault="00D817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0535792"/>
      <w:docPartObj>
        <w:docPartGallery w:val="Page Numbers (Bottom of Page)"/>
        <w:docPartUnique/>
      </w:docPartObj>
    </w:sdtPr>
    <w:sdtEndPr>
      <w:rPr>
        <w:noProof/>
      </w:rPr>
    </w:sdtEndPr>
    <w:sdtContent>
      <w:p w14:paraId="6F02E338" w14:textId="77777777" w:rsidR="00525A34" w:rsidRDefault="00525A34">
        <w:pPr>
          <w:pStyle w:val="Footer"/>
          <w:jc w:val="center"/>
        </w:pPr>
        <w:r>
          <w:fldChar w:fldCharType="begin"/>
        </w:r>
        <w:r>
          <w:instrText xml:space="preserve"> PAGE   \* MERGEFORMAT </w:instrText>
        </w:r>
        <w:r>
          <w:fldChar w:fldCharType="separate"/>
        </w:r>
        <w:r w:rsidR="00EF6B8E">
          <w:rPr>
            <w:noProof/>
          </w:rPr>
          <w:t>1</w:t>
        </w:r>
        <w:r>
          <w:rPr>
            <w:noProof/>
          </w:rPr>
          <w:fldChar w:fldCharType="end"/>
        </w:r>
      </w:p>
    </w:sdtContent>
  </w:sdt>
  <w:p w14:paraId="5CD3C37E" w14:textId="77777777" w:rsidR="00525A34" w:rsidRDefault="00525A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1614963"/>
      <w:docPartObj>
        <w:docPartGallery w:val="Page Numbers (Bottom of Page)"/>
        <w:docPartUnique/>
      </w:docPartObj>
    </w:sdtPr>
    <w:sdtEndPr>
      <w:rPr>
        <w:noProof/>
      </w:rPr>
    </w:sdtEndPr>
    <w:sdtContent>
      <w:p w14:paraId="350A72F4" w14:textId="77777777" w:rsidR="00525A34" w:rsidRDefault="00525A34">
        <w:pPr>
          <w:pStyle w:val="Footer"/>
          <w:jc w:val="center"/>
        </w:pPr>
        <w:r>
          <w:fldChar w:fldCharType="begin"/>
        </w:r>
        <w:r>
          <w:instrText xml:space="preserve"> PAGE   \* MERGEFORMAT </w:instrText>
        </w:r>
        <w:r>
          <w:fldChar w:fldCharType="separate"/>
        </w:r>
        <w:r w:rsidR="00664187">
          <w:rPr>
            <w:noProof/>
          </w:rPr>
          <w:t>1</w:t>
        </w:r>
        <w:r>
          <w:rPr>
            <w:noProof/>
          </w:rPr>
          <w:fldChar w:fldCharType="end"/>
        </w:r>
      </w:p>
    </w:sdtContent>
  </w:sdt>
  <w:p w14:paraId="6CE8CF62" w14:textId="77777777" w:rsidR="00525A34" w:rsidRDefault="00525A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89C705" w14:textId="77777777" w:rsidR="00D81762" w:rsidRDefault="00D81762">
      <w:r>
        <w:separator/>
      </w:r>
    </w:p>
  </w:footnote>
  <w:footnote w:type="continuationSeparator" w:id="0">
    <w:p w14:paraId="095FEA9E" w14:textId="77777777" w:rsidR="00D81762" w:rsidRDefault="00D8176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AC8EC26"/>
    <w:lvl w:ilvl="0">
      <w:start w:val="1"/>
      <w:numFmt w:val="decimal"/>
      <w:lvlText w:val="%1."/>
      <w:lvlJc w:val="left"/>
      <w:pPr>
        <w:tabs>
          <w:tab w:val="num" w:pos="1800"/>
        </w:tabs>
        <w:ind w:left="1800" w:hanging="360"/>
      </w:pPr>
    </w:lvl>
  </w:abstractNum>
  <w:abstractNum w:abstractNumId="1">
    <w:nsid w:val="FFFFFF7D"/>
    <w:multiLevelType w:val="singleLevel"/>
    <w:tmpl w:val="59F09F34"/>
    <w:lvl w:ilvl="0">
      <w:start w:val="1"/>
      <w:numFmt w:val="decimal"/>
      <w:lvlText w:val="%1."/>
      <w:lvlJc w:val="left"/>
      <w:pPr>
        <w:tabs>
          <w:tab w:val="num" w:pos="1440"/>
        </w:tabs>
        <w:ind w:left="1440" w:hanging="360"/>
      </w:pPr>
    </w:lvl>
  </w:abstractNum>
  <w:abstractNum w:abstractNumId="2">
    <w:nsid w:val="FFFFFF7E"/>
    <w:multiLevelType w:val="singleLevel"/>
    <w:tmpl w:val="BC848DBC"/>
    <w:lvl w:ilvl="0">
      <w:start w:val="1"/>
      <w:numFmt w:val="decimal"/>
      <w:lvlText w:val="%1."/>
      <w:lvlJc w:val="left"/>
      <w:pPr>
        <w:tabs>
          <w:tab w:val="num" w:pos="1080"/>
        </w:tabs>
        <w:ind w:left="1080" w:hanging="360"/>
      </w:pPr>
    </w:lvl>
  </w:abstractNum>
  <w:abstractNum w:abstractNumId="3">
    <w:nsid w:val="FFFFFF7F"/>
    <w:multiLevelType w:val="singleLevel"/>
    <w:tmpl w:val="6896D200"/>
    <w:lvl w:ilvl="0">
      <w:start w:val="1"/>
      <w:numFmt w:val="decimal"/>
      <w:lvlText w:val="%1."/>
      <w:lvlJc w:val="left"/>
      <w:pPr>
        <w:tabs>
          <w:tab w:val="num" w:pos="720"/>
        </w:tabs>
        <w:ind w:left="720" w:hanging="360"/>
      </w:pPr>
    </w:lvl>
  </w:abstractNum>
  <w:abstractNum w:abstractNumId="4">
    <w:nsid w:val="FFFFFF80"/>
    <w:multiLevelType w:val="singleLevel"/>
    <w:tmpl w:val="1E784A7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664FEF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DB8213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A78C4C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B183C1A"/>
    <w:lvl w:ilvl="0">
      <w:start w:val="1"/>
      <w:numFmt w:val="decimal"/>
      <w:lvlText w:val="%1."/>
      <w:lvlJc w:val="left"/>
      <w:pPr>
        <w:tabs>
          <w:tab w:val="num" w:pos="360"/>
        </w:tabs>
        <w:ind w:left="360" w:hanging="360"/>
      </w:pPr>
    </w:lvl>
  </w:abstractNum>
  <w:abstractNum w:abstractNumId="9">
    <w:nsid w:val="FFFFFF89"/>
    <w:multiLevelType w:val="singleLevel"/>
    <w:tmpl w:val="CBBC94A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E87345"/>
    <w:multiLevelType w:val="multilevel"/>
    <w:tmpl w:val="BD782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00F8550E"/>
    <w:multiLevelType w:val="hybridMultilevel"/>
    <w:tmpl w:val="900CC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1194008"/>
    <w:multiLevelType w:val="hybridMultilevel"/>
    <w:tmpl w:val="DF4AC57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13F05D6"/>
    <w:multiLevelType w:val="hybridMultilevel"/>
    <w:tmpl w:val="976A4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5DB5100"/>
    <w:multiLevelType w:val="hybridMultilevel"/>
    <w:tmpl w:val="1056F7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C9D2776"/>
    <w:multiLevelType w:val="multilevel"/>
    <w:tmpl w:val="3E605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0F304B15"/>
    <w:multiLevelType w:val="hybridMultilevel"/>
    <w:tmpl w:val="76646B08"/>
    <w:lvl w:ilvl="0" w:tplc="736EAD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F6A136C"/>
    <w:multiLevelType w:val="multilevel"/>
    <w:tmpl w:val="8C923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10AA0FB8"/>
    <w:multiLevelType w:val="hybridMultilevel"/>
    <w:tmpl w:val="694E50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1036501"/>
    <w:multiLevelType w:val="multilevel"/>
    <w:tmpl w:val="4EDCB2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113305A1"/>
    <w:multiLevelType w:val="hybridMultilevel"/>
    <w:tmpl w:val="5B16D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1A2261B"/>
    <w:multiLevelType w:val="multilevel"/>
    <w:tmpl w:val="0B58A3EA"/>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205B0B82"/>
    <w:multiLevelType w:val="hybridMultilevel"/>
    <w:tmpl w:val="4E3836DE"/>
    <w:lvl w:ilvl="0" w:tplc="DFA2CB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D095DCB"/>
    <w:multiLevelType w:val="hybridMultilevel"/>
    <w:tmpl w:val="F2D46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1D14C05"/>
    <w:multiLevelType w:val="hybridMultilevel"/>
    <w:tmpl w:val="35F2D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3197D75"/>
    <w:multiLevelType w:val="multilevel"/>
    <w:tmpl w:val="77928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387000F"/>
    <w:multiLevelType w:val="multilevel"/>
    <w:tmpl w:val="B93CBF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39A245FD"/>
    <w:multiLevelType w:val="hybridMultilevel"/>
    <w:tmpl w:val="E4DA12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5033E64"/>
    <w:multiLevelType w:val="hybridMultilevel"/>
    <w:tmpl w:val="8CE0D7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58E210A"/>
    <w:multiLevelType w:val="hybridMultilevel"/>
    <w:tmpl w:val="7D20A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D845608"/>
    <w:multiLevelType w:val="hybridMultilevel"/>
    <w:tmpl w:val="E8D0FC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F701079"/>
    <w:multiLevelType w:val="multilevel"/>
    <w:tmpl w:val="560C9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34519F5"/>
    <w:multiLevelType w:val="multilevel"/>
    <w:tmpl w:val="0FDA5F0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4">
    <w:nsid w:val="65B47A67"/>
    <w:multiLevelType w:val="hybridMultilevel"/>
    <w:tmpl w:val="25106410"/>
    <w:lvl w:ilvl="0" w:tplc="3118AB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CF742D"/>
    <w:multiLevelType w:val="multilevel"/>
    <w:tmpl w:val="5CB4F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4942260"/>
    <w:multiLevelType w:val="hybridMultilevel"/>
    <w:tmpl w:val="E64EE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E8050BE"/>
    <w:multiLevelType w:val="hybridMultilevel"/>
    <w:tmpl w:val="9D8ED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8"/>
  </w:num>
  <w:num w:numId="13">
    <w:abstractNumId w:val="14"/>
  </w:num>
  <w:num w:numId="14">
    <w:abstractNumId w:val="31"/>
  </w:num>
  <w:num w:numId="15">
    <w:abstractNumId w:val="12"/>
  </w:num>
  <w:num w:numId="16">
    <w:abstractNumId w:val="37"/>
  </w:num>
  <w:num w:numId="17">
    <w:abstractNumId w:val="25"/>
  </w:num>
  <w:num w:numId="18">
    <w:abstractNumId w:val="19"/>
  </w:num>
  <w:num w:numId="19">
    <w:abstractNumId w:val="27"/>
  </w:num>
  <w:num w:numId="20">
    <w:abstractNumId w:val="17"/>
  </w:num>
  <w:num w:numId="21">
    <w:abstractNumId w:val="15"/>
  </w:num>
  <w:num w:numId="22">
    <w:abstractNumId w:val="32"/>
  </w:num>
  <w:num w:numId="23">
    <w:abstractNumId w:val="26"/>
  </w:num>
  <w:num w:numId="24">
    <w:abstractNumId w:val="35"/>
  </w:num>
  <w:num w:numId="25">
    <w:abstractNumId w:val="13"/>
  </w:num>
  <w:num w:numId="26">
    <w:abstractNumId w:val="24"/>
  </w:num>
  <w:num w:numId="27">
    <w:abstractNumId w:val="36"/>
  </w:num>
  <w:num w:numId="28">
    <w:abstractNumId w:val="28"/>
  </w:num>
  <w:num w:numId="29">
    <w:abstractNumId w:val="30"/>
  </w:num>
  <w:num w:numId="30">
    <w:abstractNumId w:val="11"/>
  </w:num>
  <w:num w:numId="31">
    <w:abstractNumId w:val="29"/>
  </w:num>
  <w:num w:numId="32">
    <w:abstractNumId w:val="34"/>
  </w:num>
  <w:num w:numId="33">
    <w:abstractNumId w:val="23"/>
  </w:num>
  <w:num w:numId="34">
    <w:abstractNumId w:val="16"/>
  </w:num>
  <w:num w:numId="35">
    <w:abstractNumId w:val="21"/>
    <w:lvlOverride w:ilvl="0">
      <w:startOverride w:val="1"/>
    </w:lvlOverride>
  </w:num>
  <w:num w:numId="36">
    <w:abstractNumId w:val="21"/>
    <w:lvlOverride w:ilvl="0"/>
    <w:lvlOverride w:ilvl="1">
      <w:startOverride w:val="1"/>
    </w:lvlOverride>
  </w:num>
  <w:num w:numId="37">
    <w:abstractNumId w:val="10"/>
  </w:num>
  <w:num w:numId="38">
    <w:abstractNumId w:val="20"/>
  </w:num>
  <w:num w:numId="39">
    <w:abstractNumId w:val="3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3AC2"/>
    <w:rsid w:val="0000056B"/>
    <w:rsid w:val="0000220E"/>
    <w:rsid w:val="00004E5D"/>
    <w:rsid w:val="000067F5"/>
    <w:rsid w:val="0000696C"/>
    <w:rsid w:val="000107E0"/>
    <w:rsid w:val="000110E2"/>
    <w:rsid w:val="000116FF"/>
    <w:rsid w:val="00011B72"/>
    <w:rsid w:val="00013569"/>
    <w:rsid w:val="00014E54"/>
    <w:rsid w:val="00016932"/>
    <w:rsid w:val="00017DE6"/>
    <w:rsid w:val="0002075B"/>
    <w:rsid w:val="00021CE5"/>
    <w:rsid w:val="000223F1"/>
    <w:rsid w:val="00023824"/>
    <w:rsid w:val="00023BDD"/>
    <w:rsid w:val="000245D1"/>
    <w:rsid w:val="00024E92"/>
    <w:rsid w:val="00027044"/>
    <w:rsid w:val="0002732E"/>
    <w:rsid w:val="0002783C"/>
    <w:rsid w:val="00027DDA"/>
    <w:rsid w:val="00027FEB"/>
    <w:rsid w:val="000326E7"/>
    <w:rsid w:val="00033008"/>
    <w:rsid w:val="000373E6"/>
    <w:rsid w:val="00040389"/>
    <w:rsid w:val="00040468"/>
    <w:rsid w:val="0004105C"/>
    <w:rsid w:val="000422E3"/>
    <w:rsid w:val="00043D7E"/>
    <w:rsid w:val="00044DF6"/>
    <w:rsid w:val="00044FA6"/>
    <w:rsid w:val="000457D1"/>
    <w:rsid w:val="0004585B"/>
    <w:rsid w:val="00047BBE"/>
    <w:rsid w:val="00050F6C"/>
    <w:rsid w:val="00051389"/>
    <w:rsid w:val="000523E3"/>
    <w:rsid w:val="00052985"/>
    <w:rsid w:val="00052D05"/>
    <w:rsid w:val="00053F08"/>
    <w:rsid w:val="00054337"/>
    <w:rsid w:val="000545C3"/>
    <w:rsid w:val="00054716"/>
    <w:rsid w:val="0005729B"/>
    <w:rsid w:val="00060F29"/>
    <w:rsid w:val="00060F8B"/>
    <w:rsid w:val="000620D2"/>
    <w:rsid w:val="00063689"/>
    <w:rsid w:val="00063901"/>
    <w:rsid w:val="00066978"/>
    <w:rsid w:val="000703F4"/>
    <w:rsid w:val="00070A4E"/>
    <w:rsid w:val="00072B70"/>
    <w:rsid w:val="00073681"/>
    <w:rsid w:val="00073AAE"/>
    <w:rsid w:val="0007401E"/>
    <w:rsid w:val="00074540"/>
    <w:rsid w:val="00076363"/>
    <w:rsid w:val="00076634"/>
    <w:rsid w:val="00076724"/>
    <w:rsid w:val="0007683B"/>
    <w:rsid w:val="00076DAB"/>
    <w:rsid w:val="00077573"/>
    <w:rsid w:val="0007795F"/>
    <w:rsid w:val="00077A82"/>
    <w:rsid w:val="000801D0"/>
    <w:rsid w:val="000817D3"/>
    <w:rsid w:val="00082172"/>
    <w:rsid w:val="00082F1A"/>
    <w:rsid w:val="00083803"/>
    <w:rsid w:val="00085556"/>
    <w:rsid w:val="00085EEA"/>
    <w:rsid w:val="000906FE"/>
    <w:rsid w:val="00090DCC"/>
    <w:rsid w:val="000922C9"/>
    <w:rsid w:val="00092601"/>
    <w:rsid w:val="000929F2"/>
    <w:rsid w:val="00092DDE"/>
    <w:rsid w:val="000949C8"/>
    <w:rsid w:val="00095217"/>
    <w:rsid w:val="0009594A"/>
    <w:rsid w:val="00097978"/>
    <w:rsid w:val="000A1794"/>
    <w:rsid w:val="000A22E8"/>
    <w:rsid w:val="000A3324"/>
    <w:rsid w:val="000A43FD"/>
    <w:rsid w:val="000A5786"/>
    <w:rsid w:val="000A7572"/>
    <w:rsid w:val="000A7951"/>
    <w:rsid w:val="000A7FC1"/>
    <w:rsid w:val="000B03C7"/>
    <w:rsid w:val="000B24DF"/>
    <w:rsid w:val="000B3AA6"/>
    <w:rsid w:val="000B489E"/>
    <w:rsid w:val="000B5235"/>
    <w:rsid w:val="000B56A8"/>
    <w:rsid w:val="000B590B"/>
    <w:rsid w:val="000B60DF"/>
    <w:rsid w:val="000B670C"/>
    <w:rsid w:val="000B6B1F"/>
    <w:rsid w:val="000C1F03"/>
    <w:rsid w:val="000C33C2"/>
    <w:rsid w:val="000C4D0C"/>
    <w:rsid w:val="000C4F40"/>
    <w:rsid w:val="000C619F"/>
    <w:rsid w:val="000C6392"/>
    <w:rsid w:val="000D0359"/>
    <w:rsid w:val="000D1AF0"/>
    <w:rsid w:val="000D22E5"/>
    <w:rsid w:val="000D23E7"/>
    <w:rsid w:val="000D4716"/>
    <w:rsid w:val="000D4E06"/>
    <w:rsid w:val="000D59C7"/>
    <w:rsid w:val="000D5FB5"/>
    <w:rsid w:val="000D6188"/>
    <w:rsid w:val="000D7328"/>
    <w:rsid w:val="000D7EE3"/>
    <w:rsid w:val="000E121B"/>
    <w:rsid w:val="000E169E"/>
    <w:rsid w:val="000E2034"/>
    <w:rsid w:val="000E2274"/>
    <w:rsid w:val="000E42D9"/>
    <w:rsid w:val="000E4DAA"/>
    <w:rsid w:val="000E4E2D"/>
    <w:rsid w:val="000E5FD1"/>
    <w:rsid w:val="000E7F9C"/>
    <w:rsid w:val="000F041A"/>
    <w:rsid w:val="000F0473"/>
    <w:rsid w:val="000F244B"/>
    <w:rsid w:val="000F2612"/>
    <w:rsid w:val="000F26B8"/>
    <w:rsid w:val="000F2A96"/>
    <w:rsid w:val="000F3652"/>
    <w:rsid w:val="000F44F7"/>
    <w:rsid w:val="000F467F"/>
    <w:rsid w:val="000F49FC"/>
    <w:rsid w:val="000F4EEF"/>
    <w:rsid w:val="000F7F33"/>
    <w:rsid w:val="001017CD"/>
    <w:rsid w:val="00102187"/>
    <w:rsid w:val="001027E8"/>
    <w:rsid w:val="00103068"/>
    <w:rsid w:val="00104456"/>
    <w:rsid w:val="00105423"/>
    <w:rsid w:val="00106F35"/>
    <w:rsid w:val="001074A5"/>
    <w:rsid w:val="0010772E"/>
    <w:rsid w:val="001110BB"/>
    <w:rsid w:val="00111365"/>
    <w:rsid w:val="001117DA"/>
    <w:rsid w:val="00111A70"/>
    <w:rsid w:val="00111AC4"/>
    <w:rsid w:val="001139AC"/>
    <w:rsid w:val="0011771D"/>
    <w:rsid w:val="00117D03"/>
    <w:rsid w:val="00117DC9"/>
    <w:rsid w:val="001209CB"/>
    <w:rsid w:val="001217F2"/>
    <w:rsid w:val="00121C6D"/>
    <w:rsid w:val="00123DD7"/>
    <w:rsid w:val="00124AD2"/>
    <w:rsid w:val="001264AA"/>
    <w:rsid w:val="001278C0"/>
    <w:rsid w:val="00127D65"/>
    <w:rsid w:val="00130182"/>
    <w:rsid w:val="00131ED4"/>
    <w:rsid w:val="00132AD6"/>
    <w:rsid w:val="00133227"/>
    <w:rsid w:val="0013432B"/>
    <w:rsid w:val="00134495"/>
    <w:rsid w:val="0013511C"/>
    <w:rsid w:val="00136972"/>
    <w:rsid w:val="00136FD6"/>
    <w:rsid w:val="001407AF"/>
    <w:rsid w:val="00140E47"/>
    <w:rsid w:val="001418C9"/>
    <w:rsid w:val="00141DEC"/>
    <w:rsid w:val="001423F1"/>
    <w:rsid w:val="001440A1"/>
    <w:rsid w:val="0014433A"/>
    <w:rsid w:val="00145085"/>
    <w:rsid w:val="001451CE"/>
    <w:rsid w:val="00145FD9"/>
    <w:rsid w:val="0014608F"/>
    <w:rsid w:val="00146C73"/>
    <w:rsid w:val="00147438"/>
    <w:rsid w:val="001476FF"/>
    <w:rsid w:val="0015005F"/>
    <w:rsid w:val="00152176"/>
    <w:rsid w:val="00154E01"/>
    <w:rsid w:val="00155870"/>
    <w:rsid w:val="00155AF9"/>
    <w:rsid w:val="001567BF"/>
    <w:rsid w:val="001603D7"/>
    <w:rsid w:val="001604B8"/>
    <w:rsid w:val="0016297C"/>
    <w:rsid w:val="00163934"/>
    <w:rsid w:val="00163AA6"/>
    <w:rsid w:val="0016544F"/>
    <w:rsid w:val="00165B28"/>
    <w:rsid w:val="00165BBC"/>
    <w:rsid w:val="00165D63"/>
    <w:rsid w:val="0016649B"/>
    <w:rsid w:val="0016693B"/>
    <w:rsid w:val="0016737F"/>
    <w:rsid w:val="001676E1"/>
    <w:rsid w:val="0017054E"/>
    <w:rsid w:val="00170B24"/>
    <w:rsid w:val="00171F7C"/>
    <w:rsid w:val="0017212E"/>
    <w:rsid w:val="0017264F"/>
    <w:rsid w:val="001726D0"/>
    <w:rsid w:val="00175636"/>
    <w:rsid w:val="00176AB9"/>
    <w:rsid w:val="00176CCB"/>
    <w:rsid w:val="00177A52"/>
    <w:rsid w:val="00177D91"/>
    <w:rsid w:val="00180745"/>
    <w:rsid w:val="0018474B"/>
    <w:rsid w:val="00184ABE"/>
    <w:rsid w:val="00184D7E"/>
    <w:rsid w:val="001851DF"/>
    <w:rsid w:val="00186495"/>
    <w:rsid w:val="00187255"/>
    <w:rsid w:val="001913E6"/>
    <w:rsid w:val="00191CD3"/>
    <w:rsid w:val="00191DEF"/>
    <w:rsid w:val="00193639"/>
    <w:rsid w:val="00194F4F"/>
    <w:rsid w:val="00196FBC"/>
    <w:rsid w:val="001973AA"/>
    <w:rsid w:val="00197483"/>
    <w:rsid w:val="001977AE"/>
    <w:rsid w:val="001A1063"/>
    <w:rsid w:val="001A3459"/>
    <w:rsid w:val="001A3CAE"/>
    <w:rsid w:val="001A3E84"/>
    <w:rsid w:val="001A5FA6"/>
    <w:rsid w:val="001A6D62"/>
    <w:rsid w:val="001A7933"/>
    <w:rsid w:val="001A79BE"/>
    <w:rsid w:val="001B1E8D"/>
    <w:rsid w:val="001B2D84"/>
    <w:rsid w:val="001B329D"/>
    <w:rsid w:val="001B3518"/>
    <w:rsid w:val="001B4BD1"/>
    <w:rsid w:val="001B6B71"/>
    <w:rsid w:val="001B7771"/>
    <w:rsid w:val="001C2155"/>
    <w:rsid w:val="001C30AA"/>
    <w:rsid w:val="001C4858"/>
    <w:rsid w:val="001C4A7D"/>
    <w:rsid w:val="001C5A81"/>
    <w:rsid w:val="001C6190"/>
    <w:rsid w:val="001C64E4"/>
    <w:rsid w:val="001C682D"/>
    <w:rsid w:val="001D1850"/>
    <w:rsid w:val="001D2BD4"/>
    <w:rsid w:val="001D2CA4"/>
    <w:rsid w:val="001D385B"/>
    <w:rsid w:val="001D3BD9"/>
    <w:rsid w:val="001D49FF"/>
    <w:rsid w:val="001D4E5A"/>
    <w:rsid w:val="001D5970"/>
    <w:rsid w:val="001D70F4"/>
    <w:rsid w:val="001D7535"/>
    <w:rsid w:val="001D7B6D"/>
    <w:rsid w:val="001D7F35"/>
    <w:rsid w:val="001E075D"/>
    <w:rsid w:val="001E2355"/>
    <w:rsid w:val="001E2AFD"/>
    <w:rsid w:val="001E310E"/>
    <w:rsid w:val="001E369E"/>
    <w:rsid w:val="001E3859"/>
    <w:rsid w:val="001F2349"/>
    <w:rsid w:val="001F2513"/>
    <w:rsid w:val="001F3266"/>
    <w:rsid w:val="001F48DD"/>
    <w:rsid w:val="001F4B80"/>
    <w:rsid w:val="001F5373"/>
    <w:rsid w:val="001F6311"/>
    <w:rsid w:val="001F66AE"/>
    <w:rsid w:val="001F6EE4"/>
    <w:rsid w:val="00200214"/>
    <w:rsid w:val="00201902"/>
    <w:rsid w:val="00201A0C"/>
    <w:rsid w:val="00201A64"/>
    <w:rsid w:val="0020353B"/>
    <w:rsid w:val="00205B8D"/>
    <w:rsid w:val="00205CB9"/>
    <w:rsid w:val="00207E28"/>
    <w:rsid w:val="00210711"/>
    <w:rsid w:val="00210A5E"/>
    <w:rsid w:val="002123B1"/>
    <w:rsid w:val="00212F3A"/>
    <w:rsid w:val="00213A60"/>
    <w:rsid w:val="00214296"/>
    <w:rsid w:val="0021553D"/>
    <w:rsid w:val="002155CA"/>
    <w:rsid w:val="00216A8C"/>
    <w:rsid w:val="00216CA2"/>
    <w:rsid w:val="002176CC"/>
    <w:rsid w:val="00220179"/>
    <w:rsid w:val="00221592"/>
    <w:rsid w:val="00223404"/>
    <w:rsid w:val="0022518A"/>
    <w:rsid w:val="00225D52"/>
    <w:rsid w:val="0022729D"/>
    <w:rsid w:val="00230C8C"/>
    <w:rsid w:val="002317C2"/>
    <w:rsid w:val="0023325A"/>
    <w:rsid w:val="00234AA4"/>
    <w:rsid w:val="00234E0D"/>
    <w:rsid w:val="0023600E"/>
    <w:rsid w:val="002361D9"/>
    <w:rsid w:val="00236D52"/>
    <w:rsid w:val="00237142"/>
    <w:rsid w:val="00242608"/>
    <w:rsid w:val="00242AC8"/>
    <w:rsid w:val="00244071"/>
    <w:rsid w:val="00244482"/>
    <w:rsid w:val="00244710"/>
    <w:rsid w:val="00244CC3"/>
    <w:rsid w:val="00246007"/>
    <w:rsid w:val="00246B1E"/>
    <w:rsid w:val="00246BA2"/>
    <w:rsid w:val="00246E82"/>
    <w:rsid w:val="00251A5B"/>
    <w:rsid w:val="00251FE7"/>
    <w:rsid w:val="00252664"/>
    <w:rsid w:val="002552C8"/>
    <w:rsid w:val="00260720"/>
    <w:rsid w:val="00260CC4"/>
    <w:rsid w:val="00261768"/>
    <w:rsid w:val="00261B88"/>
    <w:rsid w:val="00263C92"/>
    <w:rsid w:val="00263CD4"/>
    <w:rsid w:val="00265990"/>
    <w:rsid w:val="002665A1"/>
    <w:rsid w:val="00267013"/>
    <w:rsid w:val="0026759C"/>
    <w:rsid w:val="00267D06"/>
    <w:rsid w:val="00272C4A"/>
    <w:rsid w:val="002743E6"/>
    <w:rsid w:val="002764BE"/>
    <w:rsid w:val="00276DAD"/>
    <w:rsid w:val="00277609"/>
    <w:rsid w:val="002776B7"/>
    <w:rsid w:val="00280D9E"/>
    <w:rsid w:val="00280FF9"/>
    <w:rsid w:val="002825F8"/>
    <w:rsid w:val="00282F32"/>
    <w:rsid w:val="00283DCD"/>
    <w:rsid w:val="0028415E"/>
    <w:rsid w:val="00284B67"/>
    <w:rsid w:val="0028585C"/>
    <w:rsid w:val="00286237"/>
    <w:rsid w:val="00287831"/>
    <w:rsid w:val="00287E9C"/>
    <w:rsid w:val="002918A6"/>
    <w:rsid w:val="002928AB"/>
    <w:rsid w:val="0029435F"/>
    <w:rsid w:val="00295A87"/>
    <w:rsid w:val="00295AE3"/>
    <w:rsid w:val="00296559"/>
    <w:rsid w:val="00296A87"/>
    <w:rsid w:val="00296E18"/>
    <w:rsid w:val="00297E11"/>
    <w:rsid w:val="002A3203"/>
    <w:rsid w:val="002A3270"/>
    <w:rsid w:val="002A5ADD"/>
    <w:rsid w:val="002A6103"/>
    <w:rsid w:val="002A6459"/>
    <w:rsid w:val="002A7B38"/>
    <w:rsid w:val="002B0444"/>
    <w:rsid w:val="002B1BBB"/>
    <w:rsid w:val="002B2154"/>
    <w:rsid w:val="002B28F3"/>
    <w:rsid w:val="002B3F51"/>
    <w:rsid w:val="002B4F16"/>
    <w:rsid w:val="002B5BB9"/>
    <w:rsid w:val="002B5FBE"/>
    <w:rsid w:val="002C12E5"/>
    <w:rsid w:val="002C33EF"/>
    <w:rsid w:val="002C3A95"/>
    <w:rsid w:val="002C4813"/>
    <w:rsid w:val="002C4DA2"/>
    <w:rsid w:val="002C568F"/>
    <w:rsid w:val="002C77E8"/>
    <w:rsid w:val="002D0809"/>
    <w:rsid w:val="002D0D9E"/>
    <w:rsid w:val="002D12FC"/>
    <w:rsid w:val="002D141B"/>
    <w:rsid w:val="002D159D"/>
    <w:rsid w:val="002D1762"/>
    <w:rsid w:val="002D2317"/>
    <w:rsid w:val="002D3688"/>
    <w:rsid w:val="002D4CFD"/>
    <w:rsid w:val="002D5288"/>
    <w:rsid w:val="002D5BC9"/>
    <w:rsid w:val="002D79AC"/>
    <w:rsid w:val="002E07FF"/>
    <w:rsid w:val="002E13F7"/>
    <w:rsid w:val="002E1728"/>
    <w:rsid w:val="002E1EDF"/>
    <w:rsid w:val="002E3366"/>
    <w:rsid w:val="002E3F55"/>
    <w:rsid w:val="002E42CA"/>
    <w:rsid w:val="002E4F14"/>
    <w:rsid w:val="002E7444"/>
    <w:rsid w:val="002E77E1"/>
    <w:rsid w:val="002F12E0"/>
    <w:rsid w:val="002F1B8A"/>
    <w:rsid w:val="002F28C3"/>
    <w:rsid w:val="002F3139"/>
    <w:rsid w:val="002F3404"/>
    <w:rsid w:val="002F4D43"/>
    <w:rsid w:val="002F6A75"/>
    <w:rsid w:val="0030045F"/>
    <w:rsid w:val="00302E2F"/>
    <w:rsid w:val="00304788"/>
    <w:rsid w:val="00305359"/>
    <w:rsid w:val="0030608B"/>
    <w:rsid w:val="003071CB"/>
    <w:rsid w:val="00310850"/>
    <w:rsid w:val="003108FF"/>
    <w:rsid w:val="00311983"/>
    <w:rsid w:val="003128A2"/>
    <w:rsid w:val="00312AD4"/>
    <w:rsid w:val="003149B0"/>
    <w:rsid w:val="00314D92"/>
    <w:rsid w:val="00315BFD"/>
    <w:rsid w:val="00316929"/>
    <w:rsid w:val="00316CCF"/>
    <w:rsid w:val="00321A35"/>
    <w:rsid w:val="00321B9A"/>
    <w:rsid w:val="00321E2D"/>
    <w:rsid w:val="00323AB4"/>
    <w:rsid w:val="00323C79"/>
    <w:rsid w:val="00325AD9"/>
    <w:rsid w:val="00325DAE"/>
    <w:rsid w:val="003273FA"/>
    <w:rsid w:val="0032798A"/>
    <w:rsid w:val="00330F3A"/>
    <w:rsid w:val="0033115C"/>
    <w:rsid w:val="003326D6"/>
    <w:rsid w:val="00332976"/>
    <w:rsid w:val="00334413"/>
    <w:rsid w:val="00334E5E"/>
    <w:rsid w:val="00335C9A"/>
    <w:rsid w:val="00335E08"/>
    <w:rsid w:val="00336EED"/>
    <w:rsid w:val="0033779C"/>
    <w:rsid w:val="003400E0"/>
    <w:rsid w:val="0034028C"/>
    <w:rsid w:val="00340D85"/>
    <w:rsid w:val="003425E1"/>
    <w:rsid w:val="003444DE"/>
    <w:rsid w:val="00344FB4"/>
    <w:rsid w:val="00350BEF"/>
    <w:rsid w:val="00350DF2"/>
    <w:rsid w:val="00351BF0"/>
    <w:rsid w:val="003523B9"/>
    <w:rsid w:val="00352728"/>
    <w:rsid w:val="00353D70"/>
    <w:rsid w:val="00353E89"/>
    <w:rsid w:val="00354168"/>
    <w:rsid w:val="00354B06"/>
    <w:rsid w:val="003563FC"/>
    <w:rsid w:val="00357472"/>
    <w:rsid w:val="0036141A"/>
    <w:rsid w:val="00361AFB"/>
    <w:rsid w:val="0036244C"/>
    <w:rsid w:val="00362BF2"/>
    <w:rsid w:val="00362DE6"/>
    <w:rsid w:val="00363322"/>
    <w:rsid w:val="003640B5"/>
    <w:rsid w:val="003646CE"/>
    <w:rsid w:val="003663CD"/>
    <w:rsid w:val="003673E3"/>
    <w:rsid w:val="0037040D"/>
    <w:rsid w:val="00370D06"/>
    <w:rsid w:val="003713DB"/>
    <w:rsid w:val="003729EC"/>
    <w:rsid w:val="003744C9"/>
    <w:rsid w:val="00375284"/>
    <w:rsid w:val="00375D5D"/>
    <w:rsid w:val="003765D9"/>
    <w:rsid w:val="00380909"/>
    <w:rsid w:val="00380EB7"/>
    <w:rsid w:val="00380F67"/>
    <w:rsid w:val="003813E0"/>
    <w:rsid w:val="00381A9B"/>
    <w:rsid w:val="00381BD0"/>
    <w:rsid w:val="00386BA0"/>
    <w:rsid w:val="00386FAB"/>
    <w:rsid w:val="0038763F"/>
    <w:rsid w:val="0038768E"/>
    <w:rsid w:val="00387A26"/>
    <w:rsid w:val="00390876"/>
    <w:rsid w:val="003910FA"/>
    <w:rsid w:val="003912FD"/>
    <w:rsid w:val="00394291"/>
    <w:rsid w:val="00395A6F"/>
    <w:rsid w:val="00396836"/>
    <w:rsid w:val="00397700"/>
    <w:rsid w:val="003A0160"/>
    <w:rsid w:val="003A1F26"/>
    <w:rsid w:val="003A4AE0"/>
    <w:rsid w:val="003A5B96"/>
    <w:rsid w:val="003A5D70"/>
    <w:rsid w:val="003B013B"/>
    <w:rsid w:val="003B0333"/>
    <w:rsid w:val="003B183D"/>
    <w:rsid w:val="003B2B86"/>
    <w:rsid w:val="003B2F1B"/>
    <w:rsid w:val="003B4959"/>
    <w:rsid w:val="003B4A17"/>
    <w:rsid w:val="003B54F0"/>
    <w:rsid w:val="003B57BA"/>
    <w:rsid w:val="003B5844"/>
    <w:rsid w:val="003B7462"/>
    <w:rsid w:val="003B7887"/>
    <w:rsid w:val="003C257E"/>
    <w:rsid w:val="003C46D9"/>
    <w:rsid w:val="003C49DC"/>
    <w:rsid w:val="003C58D1"/>
    <w:rsid w:val="003C60B5"/>
    <w:rsid w:val="003C674A"/>
    <w:rsid w:val="003D338C"/>
    <w:rsid w:val="003D3763"/>
    <w:rsid w:val="003D418C"/>
    <w:rsid w:val="003D631E"/>
    <w:rsid w:val="003D773E"/>
    <w:rsid w:val="003E1B1E"/>
    <w:rsid w:val="003E20C8"/>
    <w:rsid w:val="003E2130"/>
    <w:rsid w:val="003E2423"/>
    <w:rsid w:val="003E2CF6"/>
    <w:rsid w:val="003E32C2"/>
    <w:rsid w:val="003E5CA9"/>
    <w:rsid w:val="003F0323"/>
    <w:rsid w:val="003F1761"/>
    <w:rsid w:val="003F208C"/>
    <w:rsid w:val="003F276B"/>
    <w:rsid w:val="003F44B5"/>
    <w:rsid w:val="003F6BBE"/>
    <w:rsid w:val="003F70EE"/>
    <w:rsid w:val="0040097B"/>
    <w:rsid w:val="004022A6"/>
    <w:rsid w:val="0040627D"/>
    <w:rsid w:val="00410FDF"/>
    <w:rsid w:val="004113B4"/>
    <w:rsid w:val="004122B7"/>
    <w:rsid w:val="0041290B"/>
    <w:rsid w:val="00414058"/>
    <w:rsid w:val="004145CB"/>
    <w:rsid w:val="00414CE7"/>
    <w:rsid w:val="0041577D"/>
    <w:rsid w:val="004157E0"/>
    <w:rsid w:val="004159E5"/>
    <w:rsid w:val="004163F8"/>
    <w:rsid w:val="004169AF"/>
    <w:rsid w:val="004172C2"/>
    <w:rsid w:val="00417B8A"/>
    <w:rsid w:val="00417E79"/>
    <w:rsid w:val="0042101E"/>
    <w:rsid w:val="0042229B"/>
    <w:rsid w:val="004229B0"/>
    <w:rsid w:val="004232A1"/>
    <w:rsid w:val="00423F34"/>
    <w:rsid w:val="00424B4F"/>
    <w:rsid w:val="00425F17"/>
    <w:rsid w:val="0042710E"/>
    <w:rsid w:val="00427A7D"/>
    <w:rsid w:val="0043119F"/>
    <w:rsid w:val="004317F7"/>
    <w:rsid w:val="004326B3"/>
    <w:rsid w:val="00433146"/>
    <w:rsid w:val="00434034"/>
    <w:rsid w:val="004346B4"/>
    <w:rsid w:val="00434BD4"/>
    <w:rsid w:val="00435112"/>
    <w:rsid w:val="00441AED"/>
    <w:rsid w:val="00441E54"/>
    <w:rsid w:val="0044343D"/>
    <w:rsid w:val="00443E45"/>
    <w:rsid w:val="00444DBB"/>
    <w:rsid w:val="004501BA"/>
    <w:rsid w:val="00452090"/>
    <w:rsid w:val="00455A23"/>
    <w:rsid w:val="00455BFE"/>
    <w:rsid w:val="004561F8"/>
    <w:rsid w:val="00456735"/>
    <w:rsid w:val="004577D1"/>
    <w:rsid w:val="004579C0"/>
    <w:rsid w:val="00457AE7"/>
    <w:rsid w:val="00462BC1"/>
    <w:rsid w:val="00462D80"/>
    <w:rsid w:val="00462F52"/>
    <w:rsid w:val="00463183"/>
    <w:rsid w:val="00463973"/>
    <w:rsid w:val="00464373"/>
    <w:rsid w:val="00464A87"/>
    <w:rsid w:val="00464AB2"/>
    <w:rsid w:val="004650E7"/>
    <w:rsid w:val="00465485"/>
    <w:rsid w:val="00465937"/>
    <w:rsid w:val="0046676E"/>
    <w:rsid w:val="00466A11"/>
    <w:rsid w:val="004676D1"/>
    <w:rsid w:val="00470BD1"/>
    <w:rsid w:val="00471747"/>
    <w:rsid w:val="0047246A"/>
    <w:rsid w:val="00472912"/>
    <w:rsid w:val="0047291D"/>
    <w:rsid w:val="00473DE3"/>
    <w:rsid w:val="00474B4E"/>
    <w:rsid w:val="004765FB"/>
    <w:rsid w:val="00476BEC"/>
    <w:rsid w:val="00476F92"/>
    <w:rsid w:val="00480043"/>
    <w:rsid w:val="00481F5F"/>
    <w:rsid w:val="00482663"/>
    <w:rsid w:val="00482C66"/>
    <w:rsid w:val="0048358E"/>
    <w:rsid w:val="004842EE"/>
    <w:rsid w:val="00484742"/>
    <w:rsid w:val="00484E2C"/>
    <w:rsid w:val="004870D2"/>
    <w:rsid w:val="004871F0"/>
    <w:rsid w:val="00490D10"/>
    <w:rsid w:val="0049141A"/>
    <w:rsid w:val="004926FD"/>
    <w:rsid w:val="00492D42"/>
    <w:rsid w:val="00493D32"/>
    <w:rsid w:val="004A0F90"/>
    <w:rsid w:val="004A12FD"/>
    <w:rsid w:val="004A1773"/>
    <w:rsid w:val="004A4953"/>
    <w:rsid w:val="004A5093"/>
    <w:rsid w:val="004A5E03"/>
    <w:rsid w:val="004A63F1"/>
    <w:rsid w:val="004A782F"/>
    <w:rsid w:val="004A7AF8"/>
    <w:rsid w:val="004A7E08"/>
    <w:rsid w:val="004B0133"/>
    <w:rsid w:val="004B08A2"/>
    <w:rsid w:val="004B0B2F"/>
    <w:rsid w:val="004B11D7"/>
    <w:rsid w:val="004B1C88"/>
    <w:rsid w:val="004B4AC7"/>
    <w:rsid w:val="004B54E7"/>
    <w:rsid w:val="004C0F25"/>
    <w:rsid w:val="004C15DC"/>
    <w:rsid w:val="004C1A1A"/>
    <w:rsid w:val="004C1D8A"/>
    <w:rsid w:val="004C239A"/>
    <w:rsid w:val="004C25DB"/>
    <w:rsid w:val="004C26F7"/>
    <w:rsid w:val="004C3144"/>
    <w:rsid w:val="004C40C8"/>
    <w:rsid w:val="004C53B0"/>
    <w:rsid w:val="004C76C8"/>
    <w:rsid w:val="004D1E1E"/>
    <w:rsid w:val="004D1EFA"/>
    <w:rsid w:val="004D235B"/>
    <w:rsid w:val="004D2CB4"/>
    <w:rsid w:val="004D30C4"/>
    <w:rsid w:val="004D318F"/>
    <w:rsid w:val="004D4951"/>
    <w:rsid w:val="004D4E4D"/>
    <w:rsid w:val="004D4F15"/>
    <w:rsid w:val="004D6FF8"/>
    <w:rsid w:val="004D72B6"/>
    <w:rsid w:val="004E0746"/>
    <w:rsid w:val="004E07EA"/>
    <w:rsid w:val="004E2485"/>
    <w:rsid w:val="004E2AFF"/>
    <w:rsid w:val="004E31C7"/>
    <w:rsid w:val="004E3850"/>
    <w:rsid w:val="004E390F"/>
    <w:rsid w:val="004E4105"/>
    <w:rsid w:val="004E4FA4"/>
    <w:rsid w:val="004E5ACD"/>
    <w:rsid w:val="004E6F11"/>
    <w:rsid w:val="004F079C"/>
    <w:rsid w:val="004F1DF4"/>
    <w:rsid w:val="004F2957"/>
    <w:rsid w:val="004F33FA"/>
    <w:rsid w:val="004F4908"/>
    <w:rsid w:val="004F5BA7"/>
    <w:rsid w:val="004F5EDF"/>
    <w:rsid w:val="004F5F9D"/>
    <w:rsid w:val="004F678E"/>
    <w:rsid w:val="004F7032"/>
    <w:rsid w:val="004F7FA8"/>
    <w:rsid w:val="00501A77"/>
    <w:rsid w:val="00501BEF"/>
    <w:rsid w:val="005023E8"/>
    <w:rsid w:val="00502ED7"/>
    <w:rsid w:val="00504AFB"/>
    <w:rsid w:val="00505411"/>
    <w:rsid w:val="00505816"/>
    <w:rsid w:val="00507221"/>
    <w:rsid w:val="00507EF0"/>
    <w:rsid w:val="005105C0"/>
    <w:rsid w:val="00510F14"/>
    <w:rsid w:val="005113E0"/>
    <w:rsid w:val="00511D8B"/>
    <w:rsid w:val="005120C9"/>
    <w:rsid w:val="00512E21"/>
    <w:rsid w:val="00512F0E"/>
    <w:rsid w:val="00513EF0"/>
    <w:rsid w:val="005148C0"/>
    <w:rsid w:val="005177E0"/>
    <w:rsid w:val="005218CB"/>
    <w:rsid w:val="00523718"/>
    <w:rsid w:val="0052451D"/>
    <w:rsid w:val="00525A34"/>
    <w:rsid w:val="0052754A"/>
    <w:rsid w:val="00530366"/>
    <w:rsid w:val="00532249"/>
    <w:rsid w:val="005327E5"/>
    <w:rsid w:val="00533E81"/>
    <w:rsid w:val="00534285"/>
    <w:rsid w:val="00535300"/>
    <w:rsid w:val="005374C0"/>
    <w:rsid w:val="0054103D"/>
    <w:rsid w:val="00541359"/>
    <w:rsid w:val="00541E64"/>
    <w:rsid w:val="00542B87"/>
    <w:rsid w:val="0054551E"/>
    <w:rsid w:val="00545680"/>
    <w:rsid w:val="00545A09"/>
    <w:rsid w:val="00545F31"/>
    <w:rsid w:val="00547509"/>
    <w:rsid w:val="0055002F"/>
    <w:rsid w:val="00551157"/>
    <w:rsid w:val="00552F80"/>
    <w:rsid w:val="00553005"/>
    <w:rsid w:val="00555DC6"/>
    <w:rsid w:val="00556CAD"/>
    <w:rsid w:val="00562C63"/>
    <w:rsid w:val="005639CB"/>
    <w:rsid w:val="00566913"/>
    <w:rsid w:val="0057006C"/>
    <w:rsid w:val="0057128B"/>
    <w:rsid w:val="0057145B"/>
    <w:rsid w:val="0057159F"/>
    <w:rsid w:val="005724B7"/>
    <w:rsid w:val="005744F1"/>
    <w:rsid w:val="00575159"/>
    <w:rsid w:val="00576A9C"/>
    <w:rsid w:val="00576E96"/>
    <w:rsid w:val="00576FA7"/>
    <w:rsid w:val="00580FE5"/>
    <w:rsid w:val="0058123C"/>
    <w:rsid w:val="00581FB1"/>
    <w:rsid w:val="00584AE9"/>
    <w:rsid w:val="00584DA3"/>
    <w:rsid w:val="00585DC5"/>
    <w:rsid w:val="00586529"/>
    <w:rsid w:val="005865C7"/>
    <w:rsid w:val="0058700D"/>
    <w:rsid w:val="00587866"/>
    <w:rsid w:val="00587F0D"/>
    <w:rsid w:val="005900B9"/>
    <w:rsid w:val="00593540"/>
    <w:rsid w:val="00594453"/>
    <w:rsid w:val="00595142"/>
    <w:rsid w:val="005956AA"/>
    <w:rsid w:val="005956CF"/>
    <w:rsid w:val="0059630E"/>
    <w:rsid w:val="00596E00"/>
    <w:rsid w:val="00596E63"/>
    <w:rsid w:val="005A1FD2"/>
    <w:rsid w:val="005A25EC"/>
    <w:rsid w:val="005A3395"/>
    <w:rsid w:val="005A3BC2"/>
    <w:rsid w:val="005A3C3E"/>
    <w:rsid w:val="005A4668"/>
    <w:rsid w:val="005A4D65"/>
    <w:rsid w:val="005A5A55"/>
    <w:rsid w:val="005A6019"/>
    <w:rsid w:val="005A662C"/>
    <w:rsid w:val="005A6D62"/>
    <w:rsid w:val="005A752B"/>
    <w:rsid w:val="005A7898"/>
    <w:rsid w:val="005A7983"/>
    <w:rsid w:val="005A7F2D"/>
    <w:rsid w:val="005B0000"/>
    <w:rsid w:val="005B0824"/>
    <w:rsid w:val="005B09D8"/>
    <w:rsid w:val="005B0E99"/>
    <w:rsid w:val="005B1353"/>
    <w:rsid w:val="005B2A69"/>
    <w:rsid w:val="005B3761"/>
    <w:rsid w:val="005B5738"/>
    <w:rsid w:val="005B6BCD"/>
    <w:rsid w:val="005B6CBA"/>
    <w:rsid w:val="005B743B"/>
    <w:rsid w:val="005C18B5"/>
    <w:rsid w:val="005C1A54"/>
    <w:rsid w:val="005C25B4"/>
    <w:rsid w:val="005C339E"/>
    <w:rsid w:val="005C3B1E"/>
    <w:rsid w:val="005C40BE"/>
    <w:rsid w:val="005C5DDB"/>
    <w:rsid w:val="005C620C"/>
    <w:rsid w:val="005C6919"/>
    <w:rsid w:val="005C6ADE"/>
    <w:rsid w:val="005C7736"/>
    <w:rsid w:val="005C7877"/>
    <w:rsid w:val="005D2A1B"/>
    <w:rsid w:val="005D48AC"/>
    <w:rsid w:val="005D4A57"/>
    <w:rsid w:val="005D758C"/>
    <w:rsid w:val="005D763F"/>
    <w:rsid w:val="005E252B"/>
    <w:rsid w:val="005E37CF"/>
    <w:rsid w:val="005E49E6"/>
    <w:rsid w:val="005E7E0E"/>
    <w:rsid w:val="005F16A1"/>
    <w:rsid w:val="005F2FB2"/>
    <w:rsid w:val="005F3812"/>
    <w:rsid w:val="005F4A7E"/>
    <w:rsid w:val="005F56B6"/>
    <w:rsid w:val="005F5E39"/>
    <w:rsid w:val="005F7F1E"/>
    <w:rsid w:val="00600244"/>
    <w:rsid w:val="00600B0C"/>
    <w:rsid w:val="00601244"/>
    <w:rsid w:val="00602052"/>
    <w:rsid w:val="0060308F"/>
    <w:rsid w:val="006043B5"/>
    <w:rsid w:val="00605DF6"/>
    <w:rsid w:val="006072BF"/>
    <w:rsid w:val="006112E0"/>
    <w:rsid w:val="006113DD"/>
    <w:rsid w:val="00613834"/>
    <w:rsid w:val="0061590C"/>
    <w:rsid w:val="00616ADA"/>
    <w:rsid w:val="006213C5"/>
    <w:rsid w:val="00622244"/>
    <w:rsid w:val="00623413"/>
    <w:rsid w:val="00623FB8"/>
    <w:rsid w:val="00624256"/>
    <w:rsid w:val="0062643B"/>
    <w:rsid w:val="00627B9A"/>
    <w:rsid w:val="0063113E"/>
    <w:rsid w:val="00631B2D"/>
    <w:rsid w:val="0063358C"/>
    <w:rsid w:val="0063388B"/>
    <w:rsid w:val="00633FD6"/>
    <w:rsid w:val="00637900"/>
    <w:rsid w:val="00637BAB"/>
    <w:rsid w:val="00637D50"/>
    <w:rsid w:val="0064111B"/>
    <w:rsid w:val="00644575"/>
    <w:rsid w:val="00646764"/>
    <w:rsid w:val="00647B12"/>
    <w:rsid w:val="00647BD7"/>
    <w:rsid w:val="006511E0"/>
    <w:rsid w:val="0065182A"/>
    <w:rsid w:val="00652F8F"/>
    <w:rsid w:val="00654D7F"/>
    <w:rsid w:val="00655B44"/>
    <w:rsid w:val="0066065E"/>
    <w:rsid w:val="00660AE9"/>
    <w:rsid w:val="00660B7C"/>
    <w:rsid w:val="0066263F"/>
    <w:rsid w:val="0066292C"/>
    <w:rsid w:val="00664187"/>
    <w:rsid w:val="00664EB4"/>
    <w:rsid w:val="006651FB"/>
    <w:rsid w:val="00665480"/>
    <w:rsid w:val="00665C5F"/>
    <w:rsid w:val="0067122B"/>
    <w:rsid w:val="006718E3"/>
    <w:rsid w:val="006724BE"/>
    <w:rsid w:val="00673165"/>
    <w:rsid w:val="00674046"/>
    <w:rsid w:val="00674726"/>
    <w:rsid w:val="00674FCE"/>
    <w:rsid w:val="006762AB"/>
    <w:rsid w:val="00680B68"/>
    <w:rsid w:val="00681F56"/>
    <w:rsid w:val="00683028"/>
    <w:rsid w:val="006834E0"/>
    <w:rsid w:val="00683923"/>
    <w:rsid w:val="00683A63"/>
    <w:rsid w:val="00685049"/>
    <w:rsid w:val="00685678"/>
    <w:rsid w:val="0068595E"/>
    <w:rsid w:val="00685C66"/>
    <w:rsid w:val="00686505"/>
    <w:rsid w:val="00686CA3"/>
    <w:rsid w:val="00687840"/>
    <w:rsid w:val="006908CA"/>
    <w:rsid w:val="00691156"/>
    <w:rsid w:val="006967F5"/>
    <w:rsid w:val="00697139"/>
    <w:rsid w:val="006A313B"/>
    <w:rsid w:val="006A4960"/>
    <w:rsid w:val="006A535F"/>
    <w:rsid w:val="006A62B3"/>
    <w:rsid w:val="006A7C65"/>
    <w:rsid w:val="006B18AF"/>
    <w:rsid w:val="006B39BA"/>
    <w:rsid w:val="006B3FC5"/>
    <w:rsid w:val="006B4EBE"/>
    <w:rsid w:val="006B5B5B"/>
    <w:rsid w:val="006C05C7"/>
    <w:rsid w:val="006C36FE"/>
    <w:rsid w:val="006C3F9B"/>
    <w:rsid w:val="006C41C7"/>
    <w:rsid w:val="006C5B74"/>
    <w:rsid w:val="006C6115"/>
    <w:rsid w:val="006C726E"/>
    <w:rsid w:val="006D021C"/>
    <w:rsid w:val="006D0E04"/>
    <w:rsid w:val="006D1244"/>
    <w:rsid w:val="006D4028"/>
    <w:rsid w:val="006D6C3C"/>
    <w:rsid w:val="006E1B40"/>
    <w:rsid w:val="006E1EE4"/>
    <w:rsid w:val="006E2157"/>
    <w:rsid w:val="006E54AC"/>
    <w:rsid w:val="006E7E27"/>
    <w:rsid w:val="006F02EB"/>
    <w:rsid w:val="006F07A9"/>
    <w:rsid w:val="006F1140"/>
    <w:rsid w:val="006F1CF7"/>
    <w:rsid w:val="006F1E3B"/>
    <w:rsid w:val="006F1EB3"/>
    <w:rsid w:val="006F2000"/>
    <w:rsid w:val="006F2575"/>
    <w:rsid w:val="006F2845"/>
    <w:rsid w:val="006F391D"/>
    <w:rsid w:val="006F39AF"/>
    <w:rsid w:val="006F4F80"/>
    <w:rsid w:val="006F517E"/>
    <w:rsid w:val="006F5E13"/>
    <w:rsid w:val="006F782F"/>
    <w:rsid w:val="006F7A84"/>
    <w:rsid w:val="006F7BB2"/>
    <w:rsid w:val="006F7E79"/>
    <w:rsid w:val="00701689"/>
    <w:rsid w:val="00701ECE"/>
    <w:rsid w:val="007028C4"/>
    <w:rsid w:val="00702C25"/>
    <w:rsid w:val="00702D4D"/>
    <w:rsid w:val="00704274"/>
    <w:rsid w:val="007043AD"/>
    <w:rsid w:val="0070477F"/>
    <w:rsid w:val="00707F59"/>
    <w:rsid w:val="00707FF7"/>
    <w:rsid w:val="00710814"/>
    <w:rsid w:val="00710D23"/>
    <w:rsid w:val="00711EB2"/>
    <w:rsid w:val="00712264"/>
    <w:rsid w:val="00713765"/>
    <w:rsid w:val="00713E88"/>
    <w:rsid w:val="007140ED"/>
    <w:rsid w:val="0071424E"/>
    <w:rsid w:val="007155D6"/>
    <w:rsid w:val="00715B1D"/>
    <w:rsid w:val="0071608B"/>
    <w:rsid w:val="00717EA7"/>
    <w:rsid w:val="00721682"/>
    <w:rsid w:val="00721DD2"/>
    <w:rsid w:val="0072306D"/>
    <w:rsid w:val="0073070C"/>
    <w:rsid w:val="00730819"/>
    <w:rsid w:val="00732481"/>
    <w:rsid w:val="00732669"/>
    <w:rsid w:val="00732CED"/>
    <w:rsid w:val="00734FF8"/>
    <w:rsid w:val="00736E7C"/>
    <w:rsid w:val="0073791B"/>
    <w:rsid w:val="00741D09"/>
    <w:rsid w:val="00741D76"/>
    <w:rsid w:val="007428D5"/>
    <w:rsid w:val="00743040"/>
    <w:rsid w:val="007440F1"/>
    <w:rsid w:val="007455DF"/>
    <w:rsid w:val="00747FF0"/>
    <w:rsid w:val="0075043E"/>
    <w:rsid w:val="00751217"/>
    <w:rsid w:val="0075162F"/>
    <w:rsid w:val="00751BFB"/>
    <w:rsid w:val="00755BF3"/>
    <w:rsid w:val="00756147"/>
    <w:rsid w:val="007569E5"/>
    <w:rsid w:val="00756C3D"/>
    <w:rsid w:val="007570B8"/>
    <w:rsid w:val="00757A3F"/>
    <w:rsid w:val="00760187"/>
    <w:rsid w:val="00760504"/>
    <w:rsid w:val="00761181"/>
    <w:rsid w:val="0076172E"/>
    <w:rsid w:val="00762833"/>
    <w:rsid w:val="00762E9E"/>
    <w:rsid w:val="00764BB0"/>
    <w:rsid w:val="00764C83"/>
    <w:rsid w:val="00765DD9"/>
    <w:rsid w:val="00767B4B"/>
    <w:rsid w:val="00774DAF"/>
    <w:rsid w:val="00774EE9"/>
    <w:rsid w:val="00775D41"/>
    <w:rsid w:val="007778DA"/>
    <w:rsid w:val="007816B4"/>
    <w:rsid w:val="0078327B"/>
    <w:rsid w:val="00783522"/>
    <w:rsid w:val="0078403B"/>
    <w:rsid w:val="00784ACD"/>
    <w:rsid w:val="00784B97"/>
    <w:rsid w:val="0078568F"/>
    <w:rsid w:val="00786182"/>
    <w:rsid w:val="00786D6F"/>
    <w:rsid w:val="00787FBE"/>
    <w:rsid w:val="0079061C"/>
    <w:rsid w:val="00791896"/>
    <w:rsid w:val="00791A68"/>
    <w:rsid w:val="00791E43"/>
    <w:rsid w:val="00792F63"/>
    <w:rsid w:val="00792F82"/>
    <w:rsid w:val="0079433D"/>
    <w:rsid w:val="00794CA2"/>
    <w:rsid w:val="00794DCB"/>
    <w:rsid w:val="00794E5E"/>
    <w:rsid w:val="007953DB"/>
    <w:rsid w:val="0079651B"/>
    <w:rsid w:val="0079769B"/>
    <w:rsid w:val="007A2AA0"/>
    <w:rsid w:val="007A31E5"/>
    <w:rsid w:val="007A400F"/>
    <w:rsid w:val="007A40CA"/>
    <w:rsid w:val="007A648C"/>
    <w:rsid w:val="007A6CF5"/>
    <w:rsid w:val="007A71F7"/>
    <w:rsid w:val="007B00CE"/>
    <w:rsid w:val="007B2C0D"/>
    <w:rsid w:val="007B3602"/>
    <w:rsid w:val="007B3CBB"/>
    <w:rsid w:val="007B6027"/>
    <w:rsid w:val="007B6675"/>
    <w:rsid w:val="007C1E79"/>
    <w:rsid w:val="007C1E9B"/>
    <w:rsid w:val="007C257E"/>
    <w:rsid w:val="007C2884"/>
    <w:rsid w:val="007C2A60"/>
    <w:rsid w:val="007C38AE"/>
    <w:rsid w:val="007C3ED1"/>
    <w:rsid w:val="007C4DFE"/>
    <w:rsid w:val="007C61CE"/>
    <w:rsid w:val="007C691A"/>
    <w:rsid w:val="007C6D50"/>
    <w:rsid w:val="007D2F90"/>
    <w:rsid w:val="007D463B"/>
    <w:rsid w:val="007D65DD"/>
    <w:rsid w:val="007D6672"/>
    <w:rsid w:val="007D7829"/>
    <w:rsid w:val="007D7A53"/>
    <w:rsid w:val="007E4E68"/>
    <w:rsid w:val="007E5121"/>
    <w:rsid w:val="007E51E4"/>
    <w:rsid w:val="007E5A86"/>
    <w:rsid w:val="007E6253"/>
    <w:rsid w:val="007F2060"/>
    <w:rsid w:val="007F586E"/>
    <w:rsid w:val="007F687C"/>
    <w:rsid w:val="007F689B"/>
    <w:rsid w:val="007F74D3"/>
    <w:rsid w:val="007F74FA"/>
    <w:rsid w:val="007F7DB9"/>
    <w:rsid w:val="008000AB"/>
    <w:rsid w:val="00801360"/>
    <w:rsid w:val="00801F31"/>
    <w:rsid w:val="008036BA"/>
    <w:rsid w:val="00803C94"/>
    <w:rsid w:val="00804157"/>
    <w:rsid w:val="00804AD3"/>
    <w:rsid w:val="00805AD1"/>
    <w:rsid w:val="00805B13"/>
    <w:rsid w:val="00805FF6"/>
    <w:rsid w:val="008101CD"/>
    <w:rsid w:val="00812F62"/>
    <w:rsid w:val="008147FE"/>
    <w:rsid w:val="008152A3"/>
    <w:rsid w:val="008156CE"/>
    <w:rsid w:val="00815EC0"/>
    <w:rsid w:val="00816228"/>
    <w:rsid w:val="00816F85"/>
    <w:rsid w:val="008203BB"/>
    <w:rsid w:val="00820889"/>
    <w:rsid w:val="00821CC4"/>
    <w:rsid w:val="00821CE4"/>
    <w:rsid w:val="00821F21"/>
    <w:rsid w:val="008228FE"/>
    <w:rsid w:val="0082293B"/>
    <w:rsid w:val="008236DD"/>
    <w:rsid w:val="008246F9"/>
    <w:rsid w:val="00826762"/>
    <w:rsid w:val="00827D91"/>
    <w:rsid w:val="00830361"/>
    <w:rsid w:val="00830A01"/>
    <w:rsid w:val="0083215B"/>
    <w:rsid w:val="00833B68"/>
    <w:rsid w:val="00834CE7"/>
    <w:rsid w:val="0083554E"/>
    <w:rsid w:val="0083710B"/>
    <w:rsid w:val="00842A35"/>
    <w:rsid w:val="008430EC"/>
    <w:rsid w:val="008446DA"/>
    <w:rsid w:val="00846C25"/>
    <w:rsid w:val="00846C92"/>
    <w:rsid w:val="00847C56"/>
    <w:rsid w:val="00852E12"/>
    <w:rsid w:val="00853172"/>
    <w:rsid w:val="008531ED"/>
    <w:rsid w:val="00853C55"/>
    <w:rsid w:val="00853CB4"/>
    <w:rsid w:val="00854773"/>
    <w:rsid w:val="008559F6"/>
    <w:rsid w:val="00855A83"/>
    <w:rsid w:val="00856162"/>
    <w:rsid w:val="00856544"/>
    <w:rsid w:val="00857F1A"/>
    <w:rsid w:val="00860092"/>
    <w:rsid w:val="00861368"/>
    <w:rsid w:val="00864BD8"/>
    <w:rsid w:val="00866B82"/>
    <w:rsid w:val="00866D9B"/>
    <w:rsid w:val="00867252"/>
    <w:rsid w:val="00867B6A"/>
    <w:rsid w:val="0087004A"/>
    <w:rsid w:val="008704EF"/>
    <w:rsid w:val="0087208B"/>
    <w:rsid w:val="00872823"/>
    <w:rsid w:val="00872E53"/>
    <w:rsid w:val="008735B1"/>
    <w:rsid w:val="008735FB"/>
    <w:rsid w:val="00873FE8"/>
    <w:rsid w:val="008744A8"/>
    <w:rsid w:val="00874AAF"/>
    <w:rsid w:val="00874F5E"/>
    <w:rsid w:val="0088151D"/>
    <w:rsid w:val="00881524"/>
    <w:rsid w:val="00883B84"/>
    <w:rsid w:val="008853BA"/>
    <w:rsid w:val="008854AB"/>
    <w:rsid w:val="008859F0"/>
    <w:rsid w:val="00886039"/>
    <w:rsid w:val="0088643E"/>
    <w:rsid w:val="00887F03"/>
    <w:rsid w:val="00890356"/>
    <w:rsid w:val="00890796"/>
    <w:rsid w:val="008909E0"/>
    <w:rsid w:val="008909FB"/>
    <w:rsid w:val="008929A7"/>
    <w:rsid w:val="00892A54"/>
    <w:rsid w:val="00892BEB"/>
    <w:rsid w:val="00892E47"/>
    <w:rsid w:val="00894632"/>
    <w:rsid w:val="00894720"/>
    <w:rsid w:val="00894969"/>
    <w:rsid w:val="00894EF6"/>
    <w:rsid w:val="008955F1"/>
    <w:rsid w:val="00895E2F"/>
    <w:rsid w:val="008970F4"/>
    <w:rsid w:val="008A0A60"/>
    <w:rsid w:val="008A1B2C"/>
    <w:rsid w:val="008A26DC"/>
    <w:rsid w:val="008A2B5E"/>
    <w:rsid w:val="008A4A13"/>
    <w:rsid w:val="008A4CDA"/>
    <w:rsid w:val="008A4F97"/>
    <w:rsid w:val="008A5FB1"/>
    <w:rsid w:val="008A7771"/>
    <w:rsid w:val="008A7F2E"/>
    <w:rsid w:val="008B0751"/>
    <w:rsid w:val="008B0B29"/>
    <w:rsid w:val="008B104B"/>
    <w:rsid w:val="008B11E0"/>
    <w:rsid w:val="008B2DEC"/>
    <w:rsid w:val="008B48F4"/>
    <w:rsid w:val="008B57DA"/>
    <w:rsid w:val="008B5973"/>
    <w:rsid w:val="008B5EDA"/>
    <w:rsid w:val="008B5FBF"/>
    <w:rsid w:val="008C00D2"/>
    <w:rsid w:val="008C0B07"/>
    <w:rsid w:val="008C2156"/>
    <w:rsid w:val="008C2446"/>
    <w:rsid w:val="008C2490"/>
    <w:rsid w:val="008C3F1C"/>
    <w:rsid w:val="008C5519"/>
    <w:rsid w:val="008C57C1"/>
    <w:rsid w:val="008C6751"/>
    <w:rsid w:val="008D05C1"/>
    <w:rsid w:val="008D1B65"/>
    <w:rsid w:val="008D2AC5"/>
    <w:rsid w:val="008D2C2F"/>
    <w:rsid w:val="008D38A1"/>
    <w:rsid w:val="008D5643"/>
    <w:rsid w:val="008D7310"/>
    <w:rsid w:val="008D7C99"/>
    <w:rsid w:val="008E0035"/>
    <w:rsid w:val="008E072E"/>
    <w:rsid w:val="008E151A"/>
    <w:rsid w:val="008E1664"/>
    <w:rsid w:val="008E3BFF"/>
    <w:rsid w:val="008E725C"/>
    <w:rsid w:val="008F06B8"/>
    <w:rsid w:val="008F187D"/>
    <w:rsid w:val="008F243A"/>
    <w:rsid w:val="008F36C0"/>
    <w:rsid w:val="008F3D87"/>
    <w:rsid w:val="008F4246"/>
    <w:rsid w:val="008F5AA6"/>
    <w:rsid w:val="00904970"/>
    <w:rsid w:val="0090598F"/>
    <w:rsid w:val="009061E9"/>
    <w:rsid w:val="00910AB2"/>
    <w:rsid w:val="00910EBA"/>
    <w:rsid w:val="00910FB5"/>
    <w:rsid w:val="009127D4"/>
    <w:rsid w:val="00914EB7"/>
    <w:rsid w:val="009150F6"/>
    <w:rsid w:val="009174B8"/>
    <w:rsid w:val="00917D3A"/>
    <w:rsid w:val="009202B7"/>
    <w:rsid w:val="00922541"/>
    <w:rsid w:val="009228EC"/>
    <w:rsid w:val="00923BD2"/>
    <w:rsid w:val="00924976"/>
    <w:rsid w:val="00927AE1"/>
    <w:rsid w:val="00930222"/>
    <w:rsid w:val="0093069A"/>
    <w:rsid w:val="009319B1"/>
    <w:rsid w:val="009322D0"/>
    <w:rsid w:val="00934022"/>
    <w:rsid w:val="009344AB"/>
    <w:rsid w:val="00934DFF"/>
    <w:rsid w:val="0093737B"/>
    <w:rsid w:val="00937F59"/>
    <w:rsid w:val="009412D1"/>
    <w:rsid w:val="009414F6"/>
    <w:rsid w:val="00941702"/>
    <w:rsid w:val="0094212A"/>
    <w:rsid w:val="0094387C"/>
    <w:rsid w:val="009446D3"/>
    <w:rsid w:val="009457E6"/>
    <w:rsid w:val="00946F9C"/>
    <w:rsid w:val="00950D19"/>
    <w:rsid w:val="009513C2"/>
    <w:rsid w:val="00953EB1"/>
    <w:rsid w:val="00954D0C"/>
    <w:rsid w:val="00955778"/>
    <w:rsid w:val="00955F55"/>
    <w:rsid w:val="00961EA5"/>
    <w:rsid w:val="00963DAE"/>
    <w:rsid w:val="00964691"/>
    <w:rsid w:val="00966220"/>
    <w:rsid w:val="00966343"/>
    <w:rsid w:val="00967228"/>
    <w:rsid w:val="00970A0B"/>
    <w:rsid w:val="00970ADB"/>
    <w:rsid w:val="00971F64"/>
    <w:rsid w:val="00974020"/>
    <w:rsid w:val="00974FD9"/>
    <w:rsid w:val="00975781"/>
    <w:rsid w:val="00980084"/>
    <w:rsid w:val="00980518"/>
    <w:rsid w:val="009805E6"/>
    <w:rsid w:val="009807D8"/>
    <w:rsid w:val="00981D9E"/>
    <w:rsid w:val="009823EF"/>
    <w:rsid w:val="0098283E"/>
    <w:rsid w:val="00984C1F"/>
    <w:rsid w:val="00985FEB"/>
    <w:rsid w:val="00986A1B"/>
    <w:rsid w:val="00986C36"/>
    <w:rsid w:val="00986CBD"/>
    <w:rsid w:val="00990752"/>
    <w:rsid w:val="00990888"/>
    <w:rsid w:val="0099298A"/>
    <w:rsid w:val="00994ED2"/>
    <w:rsid w:val="0099700A"/>
    <w:rsid w:val="009A0616"/>
    <w:rsid w:val="009A0619"/>
    <w:rsid w:val="009A108F"/>
    <w:rsid w:val="009A1A94"/>
    <w:rsid w:val="009A1C99"/>
    <w:rsid w:val="009A3633"/>
    <w:rsid w:val="009A4A02"/>
    <w:rsid w:val="009A4EB4"/>
    <w:rsid w:val="009A75D2"/>
    <w:rsid w:val="009B0B69"/>
    <w:rsid w:val="009B0C25"/>
    <w:rsid w:val="009B0F40"/>
    <w:rsid w:val="009B1ABE"/>
    <w:rsid w:val="009B6078"/>
    <w:rsid w:val="009B6719"/>
    <w:rsid w:val="009B6DA2"/>
    <w:rsid w:val="009C4F30"/>
    <w:rsid w:val="009C6637"/>
    <w:rsid w:val="009C6E23"/>
    <w:rsid w:val="009C7D04"/>
    <w:rsid w:val="009D25FA"/>
    <w:rsid w:val="009D3266"/>
    <w:rsid w:val="009D4A98"/>
    <w:rsid w:val="009D598F"/>
    <w:rsid w:val="009D6E05"/>
    <w:rsid w:val="009E271C"/>
    <w:rsid w:val="009E2739"/>
    <w:rsid w:val="009E3A37"/>
    <w:rsid w:val="009E3B72"/>
    <w:rsid w:val="009E5C94"/>
    <w:rsid w:val="009E65BC"/>
    <w:rsid w:val="009E7AD3"/>
    <w:rsid w:val="009F0439"/>
    <w:rsid w:val="009F1346"/>
    <w:rsid w:val="009F28A4"/>
    <w:rsid w:val="009F28CE"/>
    <w:rsid w:val="009F4327"/>
    <w:rsid w:val="009F4ADC"/>
    <w:rsid w:val="009F4E7F"/>
    <w:rsid w:val="009F675F"/>
    <w:rsid w:val="009F76FD"/>
    <w:rsid w:val="009F7C09"/>
    <w:rsid w:val="00A00069"/>
    <w:rsid w:val="00A00650"/>
    <w:rsid w:val="00A00A27"/>
    <w:rsid w:val="00A00A76"/>
    <w:rsid w:val="00A00BB3"/>
    <w:rsid w:val="00A00CF4"/>
    <w:rsid w:val="00A00ED0"/>
    <w:rsid w:val="00A024BE"/>
    <w:rsid w:val="00A034BD"/>
    <w:rsid w:val="00A03E95"/>
    <w:rsid w:val="00A04476"/>
    <w:rsid w:val="00A050EC"/>
    <w:rsid w:val="00A05F7E"/>
    <w:rsid w:val="00A10435"/>
    <w:rsid w:val="00A12C62"/>
    <w:rsid w:val="00A137A7"/>
    <w:rsid w:val="00A141D6"/>
    <w:rsid w:val="00A14A35"/>
    <w:rsid w:val="00A20B91"/>
    <w:rsid w:val="00A20C46"/>
    <w:rsid w:val="00A20D3A"/>
    <w:rsid w:val="00A21184"/>
    <w:rsid w:val="00A221B3"/>
    <w:rsid w:val="00A226C8"/>
    <w:rsid w:val="00A2519C"/>
    <w:rsid w:val="00A30420"/>
    <w:rsid w:val="00A30606"/>
    <w:rsid w:val="00A30A32"/>
    <w:rsid w:val="00A318DC"/>
    <w:rsid w:val="00A31F0C"/>
    <w:rsid w:val="00A32151"/>
    <w:rsid w:val="00A33219"/>
    <w:rsid w:val="00A332DA"/>
    <w:rsid w:val="00A34B40"/>
    <w:rsid w:val="00A37855"/>
    <w:rsid w:val="00A44C9C"/>
    <w:rsid w:val="00A46CD3"/>
    <w:rsid w:val="00A4793C"/>
    <w:rsid w:val="00A47BB2"/>
    <w:rsid w:val="00A50001"/>
    <w:rsid w:val="00A5088A"/>
    <w:rsid w:val="00A50E47"/>
    <w:rsid w:val="00A517F4"/>
    <w:rsid w:val="00A52340"/>
    <w:rsid w:val="00A5345B"/>
    <w:rsid w:val="00A5494C"/>
    <w:rsid w:val="00A54A47"/>
    <w:rsid w:val="00A54ACD"/>
    <w:rsid w:val="00A5545B"/>
    <w:rsid w:val="00A569C7"/>
    <w:rsid w:val="00A5762C"/>
    <w:rsid w:val="00A60C27"/>
    <w:rsid w:val="00A622DD"/>
    <w:rsid w:val="00A627AB"/>
    <w:rsid w:val="00A6409F"/>
    <w:rsid w:val="00A66C55"/>
    <w:rsid w:val="00A67124"/>
    <w:rsid w:val="00A71302"/>
    <w:rsid w:val="00A728A9"/>
    <w:rsid w:val="00A7298F"/>
    <w:rsid w:val="00A72C06"/>
    <w:rsid w:val="00A73847"/>
    <w:rsid w:val="00A74D04"/>
    <w:rsid w:val="00A813C5"/>
    <w:rsid w:val="00A83A58"/>
    <w:rsid w:val="00A83CF2"/>
    <w:rsid w:val="00A83F05"/>
    <w:rsid w:val="00A84EDC"/>
    <w:rsid w:val="00A85847"/>
    <w:rsid w:val="00A868B4"/>
    <w:rsid w:val="00A86D44"/>
    <w:rsid w:val="00A86F83"/>
    <w:rsid w:val="00A90956"/>
    <w:rsid w:val="00A90DF8"/>
    <w:rsid w:val="00A9152F"/>
    <w:rsid w:val="00A92100"/>
    <w:rsid w:val="00A926A1"/>
    <w:rsid w:val="00A9295D"/>
    <w:rsid w:val="00A92CD9"/>
    <w:rsid w:val="00A9308A"/>
    <w:rsid w:val="00A93A9F"/>
    <w:rsid w:val="00A9426F"/>
    <w:rsid w:val="00A95421"/>
    <w:rsid w:val="00A95B6E"/>
    <w:rsid w:val="00A95E94"/>
    <w:rsid w:val="00AA020D"/>
    <w:rsid w:val="00AA1078"/>
    <w:rsid w:val="00AA217B"/>
    <w:rsid w:val="00AA2DF1"/>
    <w:rsid w:val="00AA3B61"/>
    <w:rsid w:val="00AA3F23"/>
    <w:rsid w:val="00AA43A6"/>
    <w:rsid w:val="00AA7EDA"/>
    <w:rsid w:val="00AB056D"/>
    <w:rsid w:val="00AB05DF"/>
    <w:rsid w:val="00AB0A35"/>
    <w:rsid w:val="00AB1818"/>
    <w:rsid w:val="00AB2050"/>
    <w:rsid w:val="00AB4AC2"/>
    <w:rsid w:val="00AB5AA9"/>
    <w:rsid w:val="00AB602E"/>
    <w:rsid w:val="00AB6221"/>
    <w:rsid w:val="00AB6914"/>
    <w:rsid w:val="00AB79FF"/>
    <w:rsid w:val="00AC0E27"/>
    <w:rsid w:val="00AC16D5"/>
    <w:rsid w:val="00AC3276"/>
    <w:rsid w:val="00AC5D3F"/>
    <w:rsid w:val="00AC669E"/>
    <w:rsid w:val="00AC726D"/>
    <w:rsid w:val="00AC7D8B"/>
    <w:rsid w:val="00AD04E3"/>
    <w:rsid w:val="00AD0CF0"/>
    <w:rsid w:val="00AD1777"/>
    <w:rsid w:val="00AD1F18"/>
    <w:rsid w:val="00AD3577"/>
    <w:rsid w:val="00AD4482"/>
    <w:rsid w:val="00AD5C7F"/>
    <w:rsid w:val="00AD5F19"/>
    <w:rsid w:val="00AD6D13"/>
    <w:rsid w:val="00AD775C"/>
    <w:rsid w:val="00AD7D0F"/>
    <w:rsid w:val="00AE019C"/>
    <w:rsid w:val="00AE09D7"/>
    <w:rsid w:val="00AE19F8"/>
    <w:rsid w:val="00AE34C8"/>
    <w:rsid w:val="00AE50A6"/>
    <w:rsid w:val="00AE558E"/>
    <w:rsid w:val="00AE60B6"/>
    <w:rsid w:val="00AE60C0"/>
    <w:rsid w:val="00AE700F"/>
    <w:rsid w:val="00AF00FD"/>
    <w:rsid w:val="00AF2515"/>
    <w:rsid w:val="00AF38FA"/>
    <w:rsid w:val="00AF4788"/>
    <w:rsid w:val="00AF48C4"/>
    <w:rsid w:val="00AF5738"/>
    <w:rsid w:val="00AF574C"/>
    <w:rsid w:val="00AF752A"/>
    <w:rsid w:val="00AF7FA5"/>
    <w:rsid w:val="00B015A4"/>
    <w:rsid w:val="00B0196C"/>
    <w:rsid w:val="00B04089"/>
    <w:rsid w:val="00B04801"/>
    <w:rsid w:val="00B04E91"/>
    <w:rsid w:val="00B05667"/>
    <w:rsid w:val="00B0660A"/>
    <w:rsid w:val="00B066EC"/>
    <w:rsid w:val="00B07771"/>
    <w:rsid w:val="00B07810"/>
    <w:rsid w:val="00B07997"/>
    <w:rsid w:val="00B079C4"/>
    <w:rsid w:val="00B11957"/>
    <w:rsid w:val="00B137DE"/>
    <w:rsid w:val="00B14C55"/>
    <w:rsid w:val="00B15F66"/>
    <w:rsid w:val="00B160D9"/>
    <w:rsid w:val="00B16E2B"/>
    <w:rsid w:val="00B22FE5"/>
    <w:rsid w:val="00B25510"/>
    <w:rsid w:val="00B25F64"/>
    <w:rsid w:val="00B25FA6"/>
    <w:rsid w:val="00B2718E"/>
    <w:rsid w:val="00B27683"/>
    <w:rsid w:val="00B319CA"/>
    <w:rsid w:val="00B327E1"/>
    <w:rsid w:val="00B35053"/>
    <w:rsid w:val="00B36E43"/>
    <w:rsid w:val="00B40E7C"/>
    <w:rsid w:val="00B42594"/>
    <w:rsid w:val="00B42922"/>
    <w:rsid w:val="00B42A88"/>
    <w:rsid w:val="00B43352"/>
    <w:rsid w:val="00B43497"/>
    <w:rsid w:val="00B44BC1"/>
    <w:rsid w:val="00B47553"/>
    <w:rsid w:val="00B5052F"/>
    <w:rsid w:val="00B50772"/>
    <w:rsid w:val="00B519B7"/>
    <w:rsid w:val="00B542AB"/>
    <w:rsid w:val="00B5472E"/>
    <w:rsid w:val="00B55F1E"/>
    <w:rsid w:val="00B56882"/>
    <w:rsid w:val="00B56DC1"/>
    <w:rsid w:val="00B60AC2"/>
    <w:rsid w:val="00B613AD"/>
    <w:rsid w:val="00B620BB"/>
    <w:rsid w:val="00B62BD3"/>
    <w:rsid w:val="00B63027"/>
    <w:rsid w:val="00B63ABF"/>
    <w:rsid w:val="00B63C72"/>
    <w:rsid w:val="00B64FDD"/>
    <w:rsid w:val="00B702DA"/>
    <w:rsid w:val="00B70784"/>
    <w:rsid w:val="00B71D6F"/>
    <w:rsid w:val="00B71EE2"/>
    <w:rsid w:val="00B71FFF"/>
    <w:rsid w:val="00B73E6E"/>
    <w:rsid w:val="00B7535E"/>
    <w:rsid w:val="00B7698F"/>
    <w:rsid w:val="00B775C0"/>
    <w:rsid w:val="00B77848"/>
    <w:rsid w:val="00B77FC1"/>
    <w:rsid w:val="00B80643"/>
    <w:rsid w:val="00B811EB"/>
    <w:rsid w:val="00B812A0"/>
    <w:rsid w:val="00B83237"/>
    <w:rsid w:val="00B83A52"/>
    <w:rsid w:val="00B83E91"/>
    <w:rsid w:val="00B83FDA"/>
    <w:rsid w:val="00B841DD"/>
    <w:rsid w:val="00B85575"/>
    <w:rsid w:val="00B85882"/>
    <w:rsid w:val="00B86E2A"/>
    <w:rsid w:val="00B87699"/>
    <w:rsid w:val="00B906D9"/>
    <w:rsid w:val="00B90A43"/>
    <w:rsid w:val="00B9128C"/>
    <w:rsid w:val="00B912E7"/>
    <w:rsid w:val="00B91E02"/>
    <w:rsid w:val="00B92757"/>
    <w:rsid w:val="00B94020"/>
    <w:rsid w:val="00B958B2"/>
    <w:rsid w:val="00B96EDE"/>
    <w:rsid w:val="00BA0F31"/>
    <w:rsid w:val="00BA3AE5"/>
    <w:rsid w:val="00BA3C0D"/>
    <w:rsid w:val="00BA4109"/>
    <w:rsid w:val="00BA593D"/>
    <w:rsid w:val="00BA7310"/>
    <w:rsid w:val="00BA75C6"/>
    <w:rsid w:val="00BB0624"/>
    <w:rsid w:val="00BB10CA"/>
    <w:rsid w:val="00BB1E04"/>
    <w:rsid w:val="00BB2975"/>
    <w:rsid w:val="00BB3504"/>
    <w:rsid w:val="00BB3D59"/>
    <w:rsid w:val="00BB525B"/>
    <w:rsid w:val="00BB67EB"/>
    <w:rsid w:val="00BB773F"/>
    <w:rsid w:val="00BC16A2"/>
    <w:rsid w:val="00BC2589"/>
    <w:rsid w:val="00BC25FB"/>
    <w:rsid w:val="00BC33D4"/>
    <w:rsid w:val="00BC401D"/>
    <w:rsid w:val="00BC44BE"/>
    <w:rsid w:val="00BC451A"/>
    <w:rsid w:val="00BC49B9"/>
    <w:rsid w:val="00BC4ACB"/>
    <w:rsid w:val="00BC6D72"/>
    <w:rsid w:val="00BD0DE6"/>
    <w:rsid w:val="00BD1658"/>
    <w:rsid w:val="00BD2442"/>
    <w:rsid w:val="00BD325D"/>
    <w:rsid w:val="00BD4411"/>
    <w:rsid w:val="00BD48A2"/>
    <w:rsid w:val="00BD4A79"/>
    <w:rsid w:val="00BD4FF0"/>
    <w:rsid w:val="00BD5681"/>
    <w:rsid w:val="00BE0878"/>
    <w:rsid w:val="00BE1D3C"/>
    <w:rsid w:val="00BE36BA"/>
    <w:rsid w:val="00BE567C"/>
    <w:rsid w:val="00BE5EB8"/>
    <w:rsid w:val="00BE64E7"/>
    <w:rsid w:val="00BE6DF3"/>
    <w:rsid w:val="00BF04E9"/>
    <w:rsid w:val="00BF0B2F"/>
    <w:rsid w:val="00BF0B36"/>
    <w:rsid w:val="00BF2C3A"/>
    <w:rsid w:val="00BF3D10"/>
    <w:rsid w:val="00BF3FDA"/>
    <w:rsid w:val="00BF42AC"/>
    <w:rsid w:val="00BF5B0F"/>
    <w:rsid w:val="00BF5FD7"/>
    <w:rsid w:val="00BF62DB"/>
    <w:rsid w:val="00BF76F1"/>
    <w:rsid w:val="00BF7874"/>
    <w:rsid w:val="00BF7904"/>
    <w:rsid w:val="00C00A21"/>
    <w:rsid w:val="00C01099"/>
    <w:rsid w:val="00C01F26"/>
    <w:rsid w:val="00C03F0E"/>
    <w:rsid w:val="00C04B9C"/>
    <w:rsid w:val="00C053B1"/>
    <w:rsid w:val="00C06A47"/>
    <w:rsid w:val="00C104D8"/>
    <w:rsid w:val="00C12DD1"/>
    <w:rsid w:val="00C13173"/>
    <w:rsid w:val="00C13A6F"/>
    <w:rsid w:val="00C14576"/>
    <w:rsid w:val="00C14A09"/>
    <w:rsid w:val="00C15ED1"/>
    <w:rsid w:val="00C15EDC"/>
    <w:rsid w:val="00C17BFD"/>
    <w:rsid w:val="00C2042C"/>
    <w:rsid w:val="00C20C65"/>
    <w:rsid w:val="00C22B5C"/>
    <w:rsid w:val="00C269F1"/>
    <w:rsid w:val="00C30A0D"/>
    <w:rsid w:val="00C31626"/>
    <w:rsid w:val="00C32723"/>
    <w:rsid w:val="00C3329D"/>
    <w:rsid w:val="00C34B1E"/>
    <w:rsid w:val="00C35105"/>
    <w:rsid w:val="00C36C3D"/>
    <w:rsid w:val="00C37253"/>
    <w:rsid w:val="00C374E1"/>
    <w:rsid w:val="00C37619"/>
    <w:rsid w:val="00C4000B"/>
    <w:rsid w:val="00C40612"/>
    <w:rsid w:val="00C40BAA"/>
    <w:rsid w:val="00C429E6"/>
    <w:rsid w:val="00C42D7A"/>
    <w:rsid w:val="00C43875"/>
    <w:rsid w:val="00C45BD5"/>
    <w:rsid w:val="00C45E95"/>
    <w:rsid w:val="00C52F12"/>
    <w:rsid w:val="00C53155"/>
    <w:rsid w:val="00C53B82"/>
    <w:rsid w:val="00C54D51"/>
    <w:rsid w:val="00C5641E"/>
    <w:rsid w:val="00C570C9"/>
    <w:rsid w:val="00C57658"/>
    <w:rsid w:val="00C60943"/>
    <w:rsid w:val="00C637FF"/>
    <w:rsid w:val="00C64371"/>
    <w:rsid w:val="00C64AA3"/>
    <w:rsid w:val="00C652F8"/>
    <w:rsid w:val="00C66BD9"/>
    <w:rsid w:val="00C70136"/>
    <w:rsid w:val="00C71D00"/>
    <w:rsid w:val="00C7333D"/>
    <w:rsid w:val="00C7490F"/>
    <w:rsid w:val="00C752DE"/>
    <w:rsid w:val="00C76A9A"/>
    <w:rsid w:val="00C76E3F"/>
    <w:rsid w:val="00C76FA6"/>
    <w:rsid w:val="00C7721D"/>
    <w:rsid w:val="00C77DFA"/>
    <w:rsid w:val="00C77E67"/>
    <w:rsid w:val="00C80FBE"/>
    <w:rsid w:val="00C814E8"/>
    <w:rsid w:val="00C8249C"/>
    <w:rsid w:val="00C843CA"/>
    <w:rsid w:val="00C8490E"/>
    <w:rsid w:val="00C84E7E"/>
    <w:rsid w:val="00C8500B"/>
    <w:rsid w:val="00C85700"/>
    <w:rsid w:val="00C86CE2"/>
    <w:rsid w:val="00C86F15"/>
    <w:rsid w:val="00C8736B"/>
    <w:rsid w:val="00C87968"/>
    <w:rsid w:val="00C87BCC"/>
    <w:rsid w:val="00C9291D"/>
    <w:rsid w:val="00C92933"/>
    <w:rsid w:val="00C93B97"/>
    <w:rsid w:val="00C9594C"/>
    <w:rsid w:val="00CA018C"/>
    <w:rsid w:val="00CA05CF"/>
    <w:rsid w:val="00CA1F73"/>
    <w:rsid w:val="00CA7D51"/>
    <w:rsid w:val="00CB1DCB"/>
    <w:rsid w:val="00CB1F2B"/>
    <w:rsid w:val="00CB2046"/>
    <w:rsid w:val="00CB5A73"/>
    <w:rsid w:val="00CB5F63"/>
    <w:rsid w:val="00CC2216"/>
    <w:rsid w:val="00CC2D34"/>
    <w:rsid w:val="00CC386E"/>
    <w:rsid w:val="00CC391B"/>
    <w:rsid w:val="00CC5EDF"/>
    <w:rsid w:val="00CC64E0"/>
    <w:rsid w:val="00CC71F7"/>
    <w:rsid w:val="00CC75A4"/>
    <w:rsid w:val="00CC7D7B"/>
    <w:rsid w:val="00CD152E"/>
    <w:rsid w:val="00CD2992"/>
    <w:rsid w:val="00CD3493"/>
    <w:rsid w:val="00CD35D7"/>
    <w:rsid w:val="00CD4BF9"/>
    <w:rsid w:val="00CD589E"/>
    <w:rsid w:val="00CD647D"/>
    <w:rsid w:val="00CD67A2"/>
    <w:rsid w:val="00CD78A6"/>
    <w:rsid w:val="00CE01C9"/>
    <w:rsid w:val="00CE0227"/>
    <w:rsid w:val="00CE094B"/>
    <w:rsid w:val="00CE26EF"/>
    <w:rsid w:val="00CE2704"/>
    <w:rsid w:val="00CE51D6"/>
    <w:rsid w:val="00CE756B"/>
    <w:rsid w:val="00CF05F6"/>
    <w:rsid w:val="00CF1AAB"/>
    <w:rsid w:val="00CF4363"/>
    <w:rsid w:val="00CF5665"/>
    <w:rsid w:val="00CF5916"/>
    <w:rsid w:val="00CF59EB"/>
    <w:rsid w:val="00CF641A"/>
    <w:rsid w:val="00CF6E69"/>
    <w:rsid w:val="00CF6ED2"/>
    <w:rsid w:val="00CF74DD"/>
    <w:rsid w:val="00CF7C21"/>
    <w:rsid w:val="00D03709"/>
    <w:rsid w:val="00D050C2"/>
    <w:rsid w:val="00D054FB"/>
    <w:rsid w:val="00D06B47"/>
    <w:rsid w:val="00D0762E"/>
    <w:rsid w:val="00D11A82"/>
    <w:rsid w:val="00D129A2"/>
    <w:rsid w:val="00D12C2D"/>
    <w:rsid w:val="00D13561"/>
    <w:rsid w:val="00D13A06"/>
    <w:rsid w:val="00D14267"/>
    <w:rsid w:val="00D14527"/>
    <w:rsid w:val="00D1486A"/>
    <w:rsid w:val="00D15232"/>
    <w:rsid w:val="00D16979"/>
    <w:rsid w:val="00D179A5"/>
    <w:rsid w:val="00D17C1A"/>
    <w:rsid w:val="00D2163A"/>
    <w:rsid w:val="00D2243C"/>
    <w:rsid w:val="00D224D2"/>
    <w:rsid w:val="00D23609"/>
    <w:rsid w:val="00D23630"/>
    <w:rsid w:val="00D24545"/>
    <w:rsid w:val="00D2477C"/>
    <w:rsid w:val="00D31726"/>
    <w:rsid w:val="00D31D71"/>
    <w:rsid w:val="00D32DB8"/>
    <w:rsid w:val="00D33206"/>
    <w:rsid w:val="00D34128"/>
    <w:rsid w:val="00D34207"/>
    <w:rsid w:val="00D348AF"/>
    <w:rsid w:val="00D35234"/>
    <w:rsid w:val="00D35450"/>
    <w:rsid w:val="00D35599"/>
    <w:rsid w:val="00D370B1"/>
    <w:rsid w:val="00D40590"/>
    <w:rsid w:val="00D407D8"/>
    <w:rsid w:val="00D40AC8"/>
    <w:rsid w:val="00D4248C"/>
    <w:rsid w:val="00D441E1"/>
    <w:rsid w:val="00D44AA9"/>
    <w:rsid w:val="00D44B3A"/>
    <w:rsid w:val="00D45595"/>
    <w:rsid w:val="00D45C2C"/>
    <w:rsid w:val="00D45D1C"/>
    <w:rsid w:val="00D460BD"/>
    <w:rsid w:val="00D47FEF"/>
    <w:rsid w:val="00D50040"/>
    <w:rsid w:val="00D51521"/>
    <w:rsid w:val="00D516FB"/>
    <w:rsid w:val="00D51929"/>
    <w:rsid w:val="00D52B27"/>
    <w:rsid w:val="00D52CDA"/>
    <w:rsid w:val="00D53661"/>
    <w:rsid w:val="00D53ECB"/>
    <w:rsid w:val="00D55916"/>
    <w:rsid w:val="00D56016"/>
    <w:rsid w:val="00D560D2"/>
    <w:rsid w:val="00D5780A"/>
    <w:rsid w:val="00D57F82"/>
    <w:rsid w:val="00D60F6D"/>
    <w:rsid w:val="00D619B3"/>
    <w:rsid w:val="00D61A56"/>
    <w:rsid w:val="00D627DB"/>
    <w:rsid w:val="00D62AD9"/>
    <w:rsid w:val="00D63620"/>
    <w:rsid w:val="00D67CB8"/>
    <w:rsid w:val="00D7015F"/>
    <w:rsid w:val="00D70802"/>
    <w:rsid w:val="00D73C06"/>
    <w:rsid w:val="00D752F9"/>
    <w:rsid w:val="00D76267"/>
    <w:rsid w:val="00D77758"/>
    <w:rsid w:val="00D801B6"/>
    <w:rsid w:val="00D80754"/>
    <w:rsid w:val="00D80940"/>
    <w:rsid w:val="00D80C55"/>
    <w:rsid w:val="00D81762"/>
    <w:rsid w:val="00D81DE7"/>
    <w:rsid w:val="00D8240E"/>
    <w:rsid w:val="00D82C09"/>
    <w:rsid w:val="00D84417"/>
    <w:rsid w:val="00D90125"/>
    <w:rsid w:val="00D9112D"/>
    <w:rsid w:val="00D92AA6"/>
    <w:rsid w:val="00D92CBA"/>
    <w:rsid w:val="00D93031"/>
    <w:rsid w:val="00D9332E"/>
    <w:rsid w:val="00D93825"/>
    <w:rsid w:val="00D947D4"/>
    <w:rsid w:val="00D95CDE"/>
    <w:rsid w:val="00D95DA9"/>
    <w:rsid w:val="00D96687"/>
    <w:rsid w:val="00D97DC4"/>
    <w:rsid w:val="00DA11A0"/>
    <w:rsid w:val="00DA17DC"/>
    <w:rsid w:val="00DA590C"/>
    <w:rsid w:val="00DA5F60"/>
    <w:rsid w:val="00DA6371"/>
    <w:rsid w:val="00DA669C"/>
    <w:rsid w:val="00DA74DE"/>
    <w:rsid w:val="00DA7A46"/>
    <w:rsid w:val="00DA7EF3"/>
    <w:rsid w:val="00DB0DB1"/>
    <w:rsid w:val="00DB2A89"/>
    <w:rsid w:val="00DB3AC2"/>
    <w:rsid w:val="00DB4E8E"/>
    <w:rsid w:val="00DB50B5"/>
    <w:rsid w:val="00DB560D"/>
    <w:rsid w:val="00DB5ECD"/>
    <w:rsid w:val="00DB613F"/>
    <w:rsid w:val="00DB6A73"/>
    <w:rsid w:val="00DB7B56"/>
    <w:rsid w:val="00DC00C1"/>
    <w:rsid w:val="00DC02D3"/>
    <w:rsid w:val="00DC201A"/>
    <w:rsid w:val="00DC529D"/>
    <w:rsid w:val="00DC6EDE"/>
    <w:rsid w:val="00DD1952"/>
    <w:rsid w:val="00DD5A44"/>
    <w:rsid w:val="00DD6EF2"/>
    <w:rsid w:val="00DD70A0"/>
    <w:rsid w:val="00DD7387"/>
    <w:rsid w:val="00DE0F1D"/>
    <w:rsid w:val="00DE125D"/>
    <w:rsid w:val="00DE2663"/>
    <w:rsid w:val="00DE2998"/>
    <w:rsid w:val="00DE31E1"/>
    <w:rsid w:val="00DE39C8"/>
    <w:rsid w:val="00DE3F50"/>
    <w:rsid w:val="00DE41DE"/>
    <w:rsid w:val="00DE43DE"/>
    <w:rsid w:val="00DE44F6"/>
    <w:rsid w:val="00DE585D"/>
    <w:rsid w:val="00DE5E88"/>
    <w:rsid w:val="00DE728A"/>
    <w:rsid w:val="00DF04F0"/>
    <w:rsid w:val="00DF11D9"/>
    <w:rsid w:val="00DF230B"/>
    <w:rsid w:val="00DF3384"/>
    <w:rsid w:val="00DF3FB5"/>
    <w:rsid w:val="00DF46BD"/>
    <w:rsid w:val="00DF4FF0"/>
    <w:rsid w:val="00DF54E7"/>
    <w:rsid w:val="00DF60D7"/>
    <w:rsid w:val="00DF6A13"/>
    <w:rsid w:val="00DF7C10"/>
    <w:rsid w:val="00DF7E17"/>
    <w:rsid w:val="00E019F7"/>
    <w:rsid w:val="00E030BA"/>
    <w:rsid w:val="00E03C13"/>
    <w:rsid w:val="00E05E2A"/>
    <w:rsid w:val="00E05E94"/>
    <w:rsid w:val="00E061EF"/>
    <w:rsid w:val="00E07168"/>
    <w:rsid w:val="00E110EB"/>
    <w:rsid w:val="00E1238E"/>
    <w:rsid w:val="00E123F0"/>
    <w:rsid w:val="00E12A3E"/>
    <w:rsid w:val="00E13552"/>
    <w:rsid w:val="00E138A2"/>
    <w:rsid w:val="00E14968"/>
    <w:rsid w:val="00E17375"/>
    <w:rsid w:val="00E2091A"/>
    <w:rsid w:val="00E214F1"/>
    <w:rsid w:val="00E220D2"/>
    <w:rsid w:val="00E22B54"/>
    <w:rsid w:val="00E22E99"/>
    <w:rsid w:val="00E232EE"/>
    <w:rsid w:val="00E23637"/>
    <w:rsid w:val="00E26B04"/>
    <w:rsid w:val="00E27466"/>
    <w:rsid w:val="00E30BD4"/>
    <w:rsid w:val="00E324D7"/>
    <w:rsid w:val="00E3334F"/>
    <w:rsid w:val="00E33DA1"/>
    <w:rsid w:val="00E36B96"/>
    <w:rsid w:val="00E3708D"/>
    <w:rsid w:val="00E4201B"/>
    <w:rsid w:val="00E42458"/>
    <w:rsid w:val="00E425CD"/>
    <w:rsid w:val="00E42C33"/>
    <w:rsid w:val="00E42DFD"/>
    <w:rsid w:val="00E4638B"/>
    <w:rsid w:val="00E46DF7"/>
    <w:rsid w:val="00E5032E"/>
    <w:rsid w:val="00E50E6C"/>
    <w:rsid w:val="00E51367"/>
    <w:rsid w:val="00E51A63"/>
    <w:rsid w:val="00E553FE"/>
    <w:rsid w:val="00E573AD"/>
    <w:rsid w:val="00E60699"/>
    <w:rsid w:val="00E617EC"/>
    <w:rsid w:val="00E61D79"/>
    <w:rsid w:val="00E621A4"/>
    <w:rsid w:val="00E63ED0"/>
    <w:rsid w:val="00E64B5E"/>
    <w:rsid w:val="00E64F7E"/>
    <w:rsid w:val="00E66445"/>
    <w:rsid w:val="00E70049"/>
    <w:rsid w:val="00E703A6"/>
    <w:rsid w:val="00E714A8"/>
    <w:rsid w:val="00E71544"/>
    <w:rsid w:val="00E71939"/>
    <w:rsid w:val="00E71B16"/>
    <w:rsid w:val="00E71C6B"/>
    <w:rsid w:val="00E72896"/>
    <w:rsid w:val="00E7574A"/>
    <w:rsid w:val="00E75775"/>
    <w:rsid w:val="00E76FE3"/>
    <w:rsid w:val="00E77997"/>
    <w:rsid w:val="00E84951"/>
    <w:rsid w:val="00E84E69"/>
    <w:rsid w:val="00E8630D"/>
    <w:rsid w:val="00E866CF"/>
    <w:rsid w:val="00E868B7"/>
    <w:rsid w:val="00E870CD"/>
    <w:rsid w:val="00E90E13"/>
    <w:rsid w:val="00E90F7C"/>
    <w:rsid w:val="00E914B2"/>
    <w:rsid w:val="00E91EC8"/>
    <w:rsid w:val="00E93084"/>
    <w:rsid w:val="00E93B7F"/>
    <w:rsid w:val="00E943A0"/>
    <w:rsid w:val="00E94885"/>
    <w:rsid w:val="00E97D2D"/>
    <w:rsid w:val="00EA0572"/>
    <w:rsid w:val="00EA117B"/>
    <w:rsid w:val="00EA35BF"/>
    <w:rsid w:val="00EA4759"/>
    <w:rsid w:val="00EA4A4F"/>
    <w:rsid w:val="00EA754A"/>
    <w:rsid w:val="00EA79E0"/>
    <w:rsid w:val="00EB105B"/>
    <w:rsid w:val="00EB2A52"/>
    <w:rsid w:val="00EB2F83"/>
    <w:rsid w:val="00EB3032"/>
    <w:rsid w:val="00EB3AFE"/>
    <w:rsid w:val="00EB5D15"/>
    <w:rsid w:val="00EB74D9"/>
    <w:rsid w:val="00EB7518"/>
    <w:rsid w:val="00EC0B5E"/>
    <w:rsid w:val="00EC0FAD"/>
    <w:rsid w:val="00EC2AC3"/>
    <w:rsid w:val="00EC5845"/>
    <w:rsid w:val="00EC69A7"/>
    <w:rsid w:val="00ED02FF"/>
    <w:rsid w:val="00ED07D9"/>
    <w:rsid w:val="00ED0A65"/>
    <w:rsid w:val="00ED0B1E"/>
    <w:rsid w:val="00ED14C4"/>
    <w:rsid w:val="00ED17F2"/>
    <w:rsid w:val="00ED2F7C"/>
    <w:rsid w:val="00ED3243"/>
    <w:rsid w:val="00ED37FE"/>
    <w:rsid w:val="00ED3827"/>
    <w:rsid w:val="00ED4894"/>
    <w:rsid w:val="00ED5A6B"/>
    <w:rsid w:val="00ED611C"/>
    <w:rsid w:val="00ED6A4B"/>
    <w:rsid w:val="00ED7FD4"/>
    <w:rsid w:val="00EE154C"/>
    <w:rsid w:val="00EE191C"/>
    <w:rsid w:val="00EE2DE5"/>
    <w:rsid w:val="00EE38AB"/>
    <w:rsid w:val="00EE5510"/>
    <w:rsid w:val="00EE7E1A"/>
    <w:rsid w:val="00EF0337"/>
    <w:rsid w:val="00EF138D"/>
    <w:rsid w:val="00EF187B"/>
    <w:rsid w:val="00EF2AB1"/>
    <w:rsid w:val="00EF306A"/>
    <w:rsid w:val="00EF39C6"/>
    <w:rsid w:val="00EF4F54"/>
    <w:rsid w:val="00EF5D5D"/>
    <w:rsid w:val="00EF6B8E"/>
    <w:rsid w:val="00EF7027"/>
    <w:rsid w:val="00EF7AC7"/>
    <w:rsid w:val="00EF7E5E"/>
    <w:rsid w:val="00F0049A"/>
    <w:rsid w:val="00F00CFF"/>
    <w:rsid w:val="00F00D6A"/>
    <w:rsid w:val="00F0204C"/>
    <w:rsid w:val="00F02C64"/>
    <w:rsid w:val="00F0330A"/>
    <w:rsid w:val="00F04AA1"/>
    <w:rsid w:val="00F0556E"/>
    <w:rsid w:val="00F0730C"/>
    <w:rsid w:val="00F079C4"/>
    <w:rsid w:val="00F07B5B"/>
    <w:rsid w:val="00F106E0"/>
    <w:rsid w:val="00F112CE"/>
    <w:rsid w:val="00F11529"/>
    <w:rsid w:val="00F134EA"/>
    <w:rsid w:val="00F140EB"/>
    <w:rsid w:val="00F154DB"/>
    <w:rsid w:val="00F15D64"/>
    <w:rsid w:val="00F161C6"/>
    <w:rsid w:val="00F165ED"/>
    <w:rsid w:val="00F21586"/>
    <w:rsid w:val="00F22E9F"/>
    <w:rsid w:val="00F22EC8"/>
    <w:rsid w:val="00F24EBF"/>
    <w:rsid w:val="00F2527D"/>
    <w:rsid w:val="00F26C08"/>
    <w:rsid w:val="00F272DF"/>
    <w:rsid w:val="00F27EDE"/>
    <w:rsid w:val="00F315B7"/>
    <w:rsid w:val="00F31DBE"/>
    <w:rsid w:val="00F32143"/>
    <w:rsid w:val="00F32A98"/>
    <w:rsid w:val="00F37364"/>
    <w:rsid w:val="00F3774B"/>
    <w:rsid w:val="00F403AF"/>
    <w:rsid w:val="00F41619"/>
    <w:rsid w:val="00F434AC"/>
    <w:rsid w:val="00F43DC4"/>
    <w:rsid w:val="00F43E4F"/>
    <w:rsid w:val="00F45D76"/>
    <w:rsid w:val="00F46444"/>
    <w:rsid w:val="00F4673F"/>
    <w:rsid w:val="00F5157E"/>
    <w:rsid w:val="00F51A8A"/>
    <w:rsid w:val="00F554D3"/>
    <w:rsid w:val="00F60BF6"/>
    <w:rsid w:val="00F60FCB"/>
    <w:rsid w:val="00F6197C"/>
    <w:rsid w:val="00F6260F"/>
    <w:rsid w:val="00F62BE7"/>
    <w:rsid w:val="00F63332"/>
    <w:rsid w:val="00F633F2"/>
    <w:rsid w:val="00F6426A"/>
    <w:rsid w:val="00F6440B"/>
    <w:rsid w:val="00F6495B"/>
    <w:rsid w:val="00F73894"/>
    <w:rsid w:val="00F743F4"/>
    <w:rsid w:val="00F74633"/>
    <w:rsid w:val="00F75FEB"/>
    <w:rsid w:val="00F76755"/>
    <w:rsid w:val="00F8003D"/>
    <w:rsid w:val="00F827DA"/>
    <w:rsid w:val="00F83722"/>
    <w:rsid w:val="00F87D92"/>
    <w:rsid w:val="00F87E60"/>
    <w:rsid w:val="00F92774"/>
    <w:rsid w:val="00F935CA"/>
    <w:rsid w:val="00F93735"/>
    <w:rsid w:val="00F93D56"/>
    <w:rsid w:val="00F94B06"/>
    <w:rsid w:val="00F958DD"/>
    <w:rsid w:val="00F9622F"/>
    <w:rsid w:val="00F971C4"/>
    <w:rsid w:val="00FA00C0"/>
    <w:rsid w:val="00FA0CA6"/>
    <w:rsid w:val="00FA216F"/>
    <w:rsid w:val="00FA5E52"/>
    <w:rsid w:val="00FA6FBF"/>
    <w:rsid w:val="00FA7309"/>
    <w:rsid w:val="00FB084C"/>
    <w:rsid w:val="00FB0D64"/>
    <w:rsid w:val="00FB1533"/>
    <w:rsid w:val="00FB2FB5"/>
    <w:rsid w:val="00FB318B"/>
    <w:rsid w:val="00FB4D70"/>
    <w:rsid w:val="00FB559C"/>
    <w:rsid w:val="00FB5BF2"/>
    <w:rsid w:val="00FB62D2"/>
    <w:rsid w:val="00FB79C7"/>
    <w:rsid w:val="00FB7F0F"/>
    <w:rsid w:val="00FC0981"/>
    <w:rsid w:val="00FC1996"/>
    <w:rsid w:val="00FC3C8B"/>
    <w:rsid w:val="00FC445E"/>
    <w:rsid w:val="00FC480C"/>
    <w:rsid w:val="00FC5109"/>
    <w:rsid w:val="00FC5494"/>
    <w:rsid w:val="00FC5BF9"/>
    <w:rsid w:val="00FC7781"/>
    <w:rsid w:val="00FD06D4"/>
    <w:rsid w:val="00FD102F"/>
    <w:rsid w:val="00FD1C57"/>
    <w:rsid w:val="00FD275F"/>
    <w:rsid w:val="00FD3460"/>
    <w:rsid w:val="00FD444E"/>
    <w:rsid w:val="00FE0052"/>
    <w:rsid w:val="00FE0AF9"/>
    <w:rsid w:val="00FE2820"/>
    <w:rsid w:val="00FE46E3"/>
    <w:rsid w:val="00FE4995"/>
    <w:rsid w:val="00FE51E6"/>
    <w:rsid w:val="00FE5652"/>
    <w:rsid w:val="00FE56FF"/>
    <w:rsid w:val="00FE7153"/>
    <w:rsid w:val="00FF0A8A"/>
    <w:rsid w:val="00FF587A"/>
    <w:rsid w:val="00FF64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8F4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39E"/>
    <w:pPr>
      <w:spacing w:after="240"/>
      <w:ind w:firstLine="720"/>
    </w:pPr>
  </w:style>
  <w:style w:type="paragraph" w:styleId="Heading1">
    <w:name w:val="heading 1"/>
    <w:basedOn w:val="Normal"/>
    <w:next w:val="Normal"/>
    <w:link w:val="Heading1Char"/>
    <w:uiPriority w:val="9"/>
    <w:qFormat/>
    <w:rsid w:val="001476FF"/>
    <w:pPr>
      <w:keepNext/>
      <w:keepLines/>
      <w:ind w:firstLine="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AC5D3F"/>
    <w:pPr>
      <w:keepNext/>
      <w:keepLines/>
      <w:ind w:firstLine="0"/>
      <w:outlineLvl w:val="1"/>
    </w:pPr>
    <w:rPr>
      <w:rFonts w:eastAsiaTheme="majorEastAsia" w:cstheme="majorBidi"/>
      <w:b/>
      <w:bCs/>
      <w:szCs w:val="26"/>
      <w:u w:val="single"/>
    </w:rPr>
  </w:style>
  <w:style w:type="paragraph" w:styleId="Heading3">
    <w:name w:val="heading 3"/>
    <w:basedOn w:val="Normal"/>
    <w:next w:val="Normal"/>
    <w:link w:val="Heading3Char"/>
    <w:unhideWhenUsed/>
    <w:qFormat/>
    <w:rsid w:val="00B14C55"/>
    <w:pPr>
      <w:keepNext/>
      <w:keepLines/>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A8584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212F3A"/>
    <w:rPr>
      <w:sz w:val="18"/>
      <w:szCs w:val="18"/>
    </w:rPr>
  </w:style>
  <w:style w:type="paragraph" w:styleId="CommentText">
    <w:name w:val="annotation text"/>
    <w:basedOn w:val="Normal"/>
    <w:link w:val="CommentTextChar"/>
    <w:uiPriority w:val="99"/>
    <w:unhideWhenUsed/>
    <w:rsid w:val="00212F3A"/>
  </w:style>
  <w:style w:type="character" w:customStyle="1" w:styleId="CommentTextChar">
    <w:name w:val="Comment Text Char"/>
    <w:basedOn w:val="DefaultParagraphFont"/>
    <w:link w:val="CommentText"/>
    <w:uiPriority w:val="99"/>
    <w:rsid w:val="00212F3A"/>
  </w:style>
  <w:style w:type="paragraph" w:styleId="CommentSubject">
    <w:name w:val="annotation subject"/>
    <w:basedOn w:val="CommentText"/>
    <w:next w:val="CommentText"/>
    <w:link w:val="CommentSubjectChar"/>
    <w:uiPriority w:val="99"/>
    <w:semiHidden/>
    <w:unhideWhenUsed/>
    <w:rsid w:val="00212F3A"/>
    <w:rPr>
      <w:b/>
      <w:bCs/>
      <w:sz w:val="20"/>
      <w:szCs w:val="20"/>
    </w:rPr>
  </w:style>
  <w:style w:type="character" w:customStyle="1" w:styleId="CommentSubjectChar">
    <w:name w:val="Comment Subject Char"/>
    <w:basedOn w:val="CommentTextChar"/>
    <w:link w:val="CommentSubject"/>
    <w:uiPriority w:val="99"/>
    <w:semiHidden/>
    <w:rsid w:val="00212F3A"/>
    <w:rPr>
      <w:b/>
      <w:bCs/>
      <w:sz w:val="20"/>
      <w:szCs w:val="20"/>
    </w:rPr>
  </w:style>
  <w:style w:type="paragraph" w:styleId="BalloonText">
    <w:name w:val="Balloon Text"/>
    <w:basedOn w:val="Normal"/>
    <w:link w:val="BalloonTextChar"/>
    <w:semiHidden/>
    <w:unhideWhenUsed/>
    <w:rsid w:val="00212F3A"/>
    <w:rPr>
      <w:rFonts w:ascii="Lucida Grande" w:hAnsi="Lucida Grande" w:cs="Lucida Grande"/>
      <w:sz w:val="18"/>
      <w:szCs w:val="18"/>
    </w:rPr>
  </w:style>
  <w:style w:type="character" w:customStyle="1" w:styleId="BalloonTextChar">
    <w:name w:val="Balloon Text Char"/>
    <w:basedOn w:val="DefaultParagraphFont"/>
    <w:link w:val="BalloonText"/>
    <w:semiHidden/>
    <w:rsid w:val="00212F3A"/>
    <w:rPr>
      <w:rFonts w:ascii="Lucida Grande" w:hAnsi="Lucida Grande" w:cs="Lucida Grande"/>
      <w:sz w:val="18"/>
      <w:szCs w:val="18"/>
    </w:rPr>
  </w:style>
  <w:style w:type="paragraph" w:styleId="Caption">
    <w:name w:val="caption"/>
    <w:aliases w:val="Caption Char"/>
    <w:basedOn w:val="Normal"/>
    <w:next w:val="Normal"/>
    <w:link w:val="CaptionChar1"/>
    <w:uiPriority w:val="35"/>
    <w:unhideWhenUsed/>
    <w:qFormat/>
    <w:rsid w:val="00F21586"/>
    <w:rPr>
      <w:b/>
      <w:bCs/>
      <w:szCs w:val="18"/>
    </w:rPr>
  </w:style>
  <w:style w:type="paragraph" w:styleId="NormalWeb">
    <w:name w:val="Normal (Web)"/>
    <w:basedOn w:val="Normal"/>
    <w:uiPriority w:val="99"/>
    <w:unhideWhenUsed/>
    <w:rsid w:val="00213A60"/>
    <w:pPr>
      <w:spacing w:before="100" w:beforeAutospacing="1" w:after="100" w:afterAutospacing="1"/>
    </w:pPr>
    <w:rPr>
      <w:rFonts w:cs="Arial"/>
    </w:rPr>
  </w:style>
  <w:style w:type="character" w:customStyle="1" w:styleId="Heading1Char">
    <w:name w:val="Heading 1 Char"/>
    <w:basedOn w:val="DefaultParagraphFont"/>
    <w:link w:val="Heading1"/>
    <w:uiPriority w:val="9"/>
    <w:rsid w:val="001476FF"/>
    <w:rPr>
      <w:rFonts w:eastAsiaTheme="majorEastAsia" w:cstheme="majorBidi"/>
      <w:b/>
      <w:bCs/>
      <w:sz w:val="28"/>
      <w:szCs w:val="28"/>
    </w:rPr>
  </w:style>
  <w:style w:type="character" w:customStyle="1" w:styleId="Heading2Char">
    <w:name w:val="Heading 2 Char"/>
    <w:basedOn w:val="DefaultParagraphFont"/>
    <w:link w:val="Heading2"/>
    <w:rsid w:val="00AC5D3F"/>
    <w:rPr>
      <w:rFonts w:eastAsiaTheme="majorEastAsia" w:cstheme="majorBidi"/>
      <w:b/>
      <w:bCs/>
      <w:szCs w:val="26"/>
      <w:u w:val="single"/>
    </w:rPr>
  </w:style>
  <w:style w:type="character" w:customStyle="1" w:styleId="Heading3Char">
    <w:name w:val="Heading 3 Char"/>
    <w:basedOn w:val="DefaultParagraphFont"/>
    <w:link w:val="Heading3"/>
    <w:rsid w:val="00B14C55"/>
    <w:rPr>
      <w:rFonts w:asciiTheme="majorHAnsi" w:eastAsiaTheme="majorEastAsia" w:hAnsiTheme="majorHAnsi" w:cstheme="majorBidi"/>
      <w:bCs/>
      <w:i/>
    </w:rPr>
  </w:style>
  <w:style w:type="paragraph" w:styleId="Title">
    <w:name w:val="Title"/>
    <w:basedOn w:val="Normal"/>
    <w:next w:val="Normal"/>
    <w:link w:val="TitleChar"/>
    <w:uiPriority w:val="10"/>
    <w:qFormat/>
    <w:rsid w:val="00EC0B5E"/>
    <w:pPr>
      <w:spacing w:after="300"/>
      <w:contextualSpacing/>
      <w:jc w:val="center"/>
    </w:pPr>
    <w:rPr>
      <w:rFonts w:eastAsiaTheme="majorEastAsia" w:cstheme="majorBidi"/>
      <w:b/>
      <w:caps/>
      <w:spacing w:val="5"/>
      <w:kern w:val="28"/>
      <w:sz w:val="36"/>
      <w:szCs w:val="52"/>
    </w:rPr>
  </w:style>
  <w:style w:type="character" w:customStyle="1" w:styleId="TitleChar">
    <w:name w:val="Title Char"/>
    <w:basedOn w:val="DefaultParagraphFont"/>
    <w:link w:val="Title"/>
    <w:uiPriority w:val="10"/>
    <w:rsid w:val="00EC0B5E"/>
    <w:rPr>
      <w:rFonts w:eastAsiaTheme="majorEastAsia" w:cstheme="majorBidi"/>
      <w:b/>
      <w:caps/>
      <w:spacing w:val="5"/>
      <w:kern w:val="28"/>
      <w:sz w:val="36"/>
      <w:szCs w:val="52"/>
    </w:rPr>
  </w:style>
  <w:style w:type="paragraph" w:customStyle="1" w:styleId="BaseText">
    <w:name w:val="Base_Text"/>
    <w:rsid w:val="0075043E"/>
    <w:pPr>
      <w:spacing w:before="120"/>
    </w:pPr>
    <w:rPr>
      <w:rFonts w:ascii="Times New Roman" w:eastAsia="Times New Roman" w:hAnsi="Times New Roman" w:cs="Times New Roman"/>
    </w:rPr>
  </w:style>
  <w:style w:type="paragraph" w:customStyle="1" w:styleId="1stparatext">
    <w:name w:val="1st para text"/>
    <w:basedOn w:val="BaseText"/>
    <w:rsid w:val="0075043E"/>
  </w:style>
  <w:style w:type="paragraph" w:customStyle="1" w:styleId="BaseHeading">
    <w:name w:val="Base_Heading"/>
    <w:rsid w:val="0075043E"/>
    <w:pPr>
      <w:keepNext/>
      <w:spacing w:before="24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75043E"/>
  </w:style>
  <w:style w:type="paragraph" w:customStyle="1" w:styleId="AbstractSummary">
    <w:name w:val="Abstract/Summary"/>
    <w:basedOn w:val="BaseText"/>
    <w:rsid w:val="0075043E"/>
  </w:style>
  <w:style w:type="paragraph" w:customStyle="1" w:styleId="Referencesandnotes">
    <w:name w:val="References and notes"/>
    <w:basedOn w:val="BaseText"/>
    <w:rsid w:val="0075043E"/>
    <w:pPr>
      <w:ind w:left="720" w:hanging="720"/>
    </w:pPr>
  </w:style>
  <w:style w:type="paragraph" w:customStyle="1" w:styleId="Acknowledgement">
    <w:name w:val="Acknowledgement"/>
    <w:basedOn w:val="Referencesandnotes"/>
    <w:rsid w:val="0075043E"/>
  </w:style>
  <w:style w:type="paragraph" w:customStyle="1" w:styleId="Subhead">
    <w:name w:val="Subhead"/>
    <w:basedOn w:val="BaseHeading"/>
    <w:rsid w:val="0075043E"/>
    <w:rPr>
      <w:b/>
      <w:bCs/>
      <w:sz w:val="24"/>
      <w:szCs w:val="24"/>
    </w:rPr>
  </w:style>
  <w:style w:type="paragraph" w:customStyle="1" w:styleId="AppendixHead">
    <w:name w:val="AppendixHead"/>
    <w:basedOn w:val="Subhead"/>
    <w:rsid w:val="0075043E"/>
  </w:style>
  <w:style w:type="paragraph" w:customStyle="1" w:styleId="AppendixSubhead">
    <w:name w:val="AppendixSubhead"/>
    <w:basedOn w:val="Subhead"/>
    <w:rsid w:val="0075043E"/>
  </w:style>
  <w:style w:type="paragraph" w:customStyle="1" w:styleId="Articletype">
    <w:name w:val="Article type"/>
    <w:basedOn w:val="BaseText"/>
    <w:rsid w:val="0075043E"/>
  </w:style>
  <w:style w:type="character" w:customStyle="1" w:styleId="aubase">
    <w:name w:val="au_base"/>
    <w:rsid w:val="0075043E"/>
    <w:rPr>
      <w:sz w:val="24"/>
    </w:rPr>
  </w:style>
  <w:style w:type="character" w:customStyle="1" w:styleId="aucollab">
    <w:name w:val="au_collab"/>
    <w:rsid w:val="0075043E"/>
    <w:rPr>
      <w:sz w:val="24"/>
      <w:bdr w:val="none" w:sz="0" w:space="0" w:color="auto"/>
      <w:shd w:val="clear" w:color="auto" w:fill="C0C0C0"/>
    </w:rPr>
  </w:style>
  <w:style w:type="character" w:customStyle="1" w:styleId="audeg">
    <w:name w:val="au_deg"/>
    <w:rsid w:val="0075043E"/>
    <w:rPr>
      <w:sz w:val="24"/>
      <w:bdr w:val="none" w:sz="0" w:space="0" w:color="auto"/>
      <w:shd w:val="clear" w:color="auto" w:fill="FFFF00"/>
    </w:rPr>
  </w:style>
  <w:style w:type="character" w:customStyle="1" w:styleId="aufname">
    <w:name w:val="au_fname"/>
    <w:rsid w:val="0075043E"/>
    <w:rPr>
      <w:sz w:val="24"/>
      <w:bdr w:val="none" w:sz="0" w:space="0" w:color="auto"/>
      <w:shd w:val="clear" w:color="auto" w:fill="00FFFF"/>
    </w:rPr>
  </w:style>
  <w:style w:type="character" w:customStyle="1" w:styleId="aurole">
    <w:name w:val="au_role"/>
    <w:rsid w:val="0075043E"/>
    <w:rPr>
      <w:sz w:val="24"/>
      <w:bdr w:val="none" w:sz="0" w:space="0" w:color="auto"/>
      <w:shd w:val="clear" w:color="auto" w:fill="808000"/>
    </w:rPr>
  </w:style>
  <w:style w:type="character" w:customStyle="1" w:styleId="ausuffix">
    <w:name w:val="au_suffix"/>
    <w:rsid w:val="0075043E"/>
    <w:rPr>
      <w:sz w:val="24"/>
      <w:bdr w:val="none" w:sz="0" w:space="0" w:color="auto"/>
      <w:shd w:val="clear" w:color="auto" w:fill="FF00FF"/>
    </w:rPr>
  </w:style>
  <w:style w:type="character" w:customStyle="1" w:styleId="ausurname">
    <w:name w:val="au_surname"/>
    <w:rsid w:val="0075043E"/>
    <w:rPr>
      <w:sz w:val="24"/>
      <w:bdr w:val="none" w:sz="0" w:space="0" w:color="auto"/>
      <w:shd w:val="clear" w:color="auto" w:fill="00FF00"/>
    </w:rPr>
  </w:style>
  <w:style w:type="paragraph" w:customStyle="1" w:styleId="AuthorAttribute">
    <w:name w:val="Author Attribute"/>
    <w:basedOn w:val="BaseText"/>
    <w:rsid w:val="0075043E"/>
    <w:pPr>
      <w:spacing w:before="480"/>
    </w:pPr>
  </w:style>
  <w:style w:type="paragraph" w:customStyle="1" w:styleId="Footnote">
    <w:name w:val="Footnote"/>
    <w:basedOn w:val="BaseText"/>
    <w:rsid w:val="0075043E"/>
  </w:style>
  <w:style w:type="paragraph" w:customStyle="1" w:styleId="AuthorFootnote">
    <w:name w:val="AuthorFootnote"/>
    <w:basedOn w:val="Footnote"/>
    <w:rsid w:val="0075043E"/>
    <w:pPr>
      <w:autoSpaceDE w:val="0"/>
      <w:autoSpaceDN w:val="0"/>
      <w:adjustRightInd w:val="0"/>
    </w:pPr>
    <w:rPr>
      <w:lang w:bidi="he-IL"/>
    </w:rPr>
  </w:style>
  <w:style w:type="paragraph" w:customStyle="1" w:styleId="Authors">
    <w:name w:val="Authors"/>
    <w:basedOn w:val="BaseText"/>
    <w:rsid w:val="0075043E"/>
    <w:pPr>
      <w:spacing w:after="360"/>
      <w:jc w:val="center"/>
    </w:pPr>
  </w:style>
  <w:style w:type="character" w:customStyle="1" w:styleId="bibarticle">
    <w:name w:val="bib_article"/>
    <w:rsid w:val="0075043E"/>
    <w:rPr>
      <w:sz w:val="24"/>
      <w:bdr w:val="none" w:sz="0" w:space="0" w:color="auto"/>
      <w:shd w:val="clear" w:color="auto" w:fill="00FFFF"/>
    </w:rPr>
  </w:style>
  <w:style w:type="character" w:customStyle="1" w:styleId="bibbase">
    <w:name w:val="bib_base"/>
    <w:rsid w:val="0075043E"/>
    <w:rPr>
      <w:sz w:val="24"/>
    </w:rPr>
  </w:style>
  <w:style w:type="character" w:customStyle="1" w:styleId="bibcomment">
    <w:name w:val="bib_comment"/>
    <w:rsid w:val="0075043E"/>
    <w:rPr>
      <w:sz w:val="24"/>
    </w:rPr>
  </w:style>
  <w:style w:type="character" w:customStyle="1" w:styleId="bibdeg">
    <w:name w:val="bib_deg"/>
    <w:rsid w:val="0075043E"/>
    <w:rPr>
      <w:sz w:val="24"/>
    </w:rPr>
  </w:style>
  <w:style w:type="character" w:customStyle="1" w:styleId="bibdoi">
    <w:name w:val="bib_doi"/>
    <w:rsid w:val="0075043E"/>
    <w:rPr>
      <w:sz w:val="24"/>
      <w:bdr w:val="none" w:sz="0" w:space="0" w:color="auto"/>
      <w:shd w:val="clear" w:color="auto" w:fill="00FF00"/>
    </w:rPr>
  </w:style>
  <w:style w:type="character" w:customStyle="1" w:styleId="bibetal">
    <w:name w:val="bib_etal"/>
    <w:rsid w:val="0075043E"/>
    <w:rPr>
      <w:sz w:val="24"/>
      <w:bdr w:val="none" w:sz="0" w:space="0" w:color="auto"/>
      <w:shd w:val="clear" w:color="auto" w:fill="008080"/>
    </w:rPr>
  </w:style>
  <w:style w:type="character" w:customStyle="1" w:styleId="bibfname">
    <w:name w:val="bib_fname"/>
    <w:rsid w:val="0075043E"/>
    <w:rPr>
      <w:sz w:val="24"/>
      <w:bdr w:val="none" w:sz="0" w:space="0" w:color="auto"/>
      <w:shd w:val="clear" w:color="auto" w:fill="FFFF00"/>
    </w:rPr>
  </w:style>
  <w:style w:type="character" w:customStyle="1" w:styleId="bibfpage">
    <w:name w:val="bib_fpage"/>
    <w:rsid w:val="0075043E"/>
    <w:rPr>
      <w:sz w:val="24"/>
      <w:bdr w:val="none" w:sz="0" w:space="0" w:color="auto"/>
      <w:shd w:val="clear" w:color="auto" w:fill="808080"/>
    </w:rPr>
  </w:style>
  <w:style w:type="character" w:customStyle="1" w:styleId="bibissue">
    <w:name w:val="bib_issue"/>
    <w:rsid w:val="0075043E"/>
    <w:rPr>
      <w:sz w:val="24"/>
      <w:bdr w:val="none" w:sz="0" w:space="0" w:color="auto"/>
      <w:shd w:val="clear" w:color="auto" w:fill="FFFF00"/>
    </w:rPr>
  </w:style>
  <w:style w:type="character" w:customStyle="1" w:styleId="bibjournal">
    <w:name w:val="bib_journal"/>
    <w:rsid w:val="0075043E"/>
    <w:rPr>
      <w:sz w:val="24"/>
      <w:bdr w:val="none" w:sz="0" w:space="0" w:color="auto"/>
      <w:shd w:val="clear" w:color="auto" w:fill="808000"/>
    </w:rPr>
  </w:style>
  <w:style w:type="character" w:customStyle="1" w:styleId="biblpage">
    <w:name w:val="bib_lpage"/>
    <w:rsid w:val="0075043E"/>
    <w:rPr>
      <w:sz w:val="24"/>
      <w:bdr w:val="none" w:sz="0" w:space="0" w:color="auto"/>
      <w:shd w:val="clear" w:color="auto" w:fill="808080"/>
    </w:rPr>
  </w:style>
  <w:style w:type="character" w:customStyle="1" w:styleId="bibmedline">
    <w:name w:val="bib_medline"/>
    <w:rsid w:val="0075043E"/>
    <w:rPr>
      <w:sz w:val="24"/>
    </w:rPr>
  </w:style>
  <w:style w:type="character" w:customStyle="1" w:styleId="bibnumber">
    <w:name w:val="bib_number"/>
    <w:rsid w:val="0075043E"/>
    <w:rPr>
      <w:sz w:val="24"/>
    </w:rPr>
  </w:style>
  <w:style w:type="character" w:customStyle="1" w:styleId="biborganization">
    <w:name w:val="bib_organization"/>
    <w:rsid w:val="0075043E"/>
    <w:rPr>
      <w:sz w:val="24"/>
      <w:bdr w:val="none" w:sz="0" w:space="0" w:color="auto"/>
      <w:shd w:val="clear" w:color="auto" w:fill="808000"/>
    </w:rPr>
  </w:style>
  <w:style w:type="character" w:customStyle="1" w:styleId="bibsuffix">
    <w:name w:val="bib_suffix"/>
    <w:rsid w:val="0075043E"/>
    <w:rPr>
      <w:sz w:val="24"/>
    </w:rPr>
  </w:style>
  <w:style w:type="character" w:customStyle="1" w:styleId="bibsuppl">
    <w:name w:val="bib_suppl"/>
    <w:rsid w:val="0075043E"/>
    <w:rPr>
      <w:sz w:val="24"/>
      <w:bdr w:val="none" w:sz="0" w:space="0" w:color="auto"/>
      <w:shd w:val="clear" w:color="auto" w:fill="FFFF00"/>
    </w:rPr>
  </w:style>
  <w:style w:type="character" w:customStyle="1" w:styleId="bibsurname">
    <w:name w:val="bib_surname"/>
    <w:rsid w:val="0075043E"/>
    <w:rPr>
      <w:sz w:val="24"/>
      <w:bdr w:val="none" w:sz="0" w:space="0" w:color="auto"/>
      <w:shd w:val="clear" w:color="auto" w:fill="FFFF00"/>
    </w:rPr>
  </w:style>
  <w:style w:type="character" w:customStyle="1" w:styleId="bibunpubl">
    <w:name w:val="bib_unpubl"/>
    <w:rsid w:val="0075043E"/>
    <w:rPr>
      <w:sz w:val="24"/>
    </w:rPr>
  </w:style>
  <w:style w:type="character" w:customStyle="1" w:styleId="biburl">
    <w:name w:val="bib_url"/>
    <w:rsid w:val="0075043E"/>
    <w:rPr>
      <w:sz w:val="24"/>
      <w:bdr w:val="none" w:sz="0" w:space="0" w:color="auto"/>
      <w:shd w:val="clear" w:color="auto" w:fill="00FF00"/>
    </w:rPr>
  </w:style>
  <w:style w:type="character" w:customStyle="1" w:styleId="bibvolume">
    <w:name w:val="bib_volume"/>
    <w:rsid w:val="0075043E"/>
    <w:rPr>
      <w:sz w:val="24"/>
      <w:bdr w:val="none" w:sz="0" w:space="0" w:color="auto"/>
      <w:shd w:val="clear" w:color="auto" w:fill="00FF00"/>
    </w:rPr>
  </w:style>
  <w:style w:type="character" w:customStyle="1" w:styleId="bibyear">
    <w:name w:val="bib_year"/>
    <w:rsid w:val="0075043E"/>
    <w:rPr>
      <w:sz w:val="24"/>
      <w:bdr w:val="none" w:sz="0" w:space="0" w:color="auto"/>
      <w:shd w:val="clear" w:color="auto" w:fill="FF00FF"/>
    </w:rPr>
  </w:style>
  <w:style w:type="paragraph" w:customStyle="1" w:styleId="BookorMeetingInformation">
    <w:name w:val="Book or Meeting Information"/>
    <w:basedOn w:val="BaseText"/>
    <w:rsid w:val="0075043E"/>
  </w:style>
  <w:style w:type="paragraph" w:customStyle="1" w:styleId="BookInformation">
    <w:name w:val="BookInformation"/>
    <w:basedOn w:val="BaseText"/>
    <w:rsid w:val="0075043E"/>
  </w:style>
  <w:style w:type="paragraph" w:customStyle="1" w:styleId="Level2Head">
    <w:name w:val="Level 2 Head"/>
    <w:basedOn w:val="BaseHeading"/>
    <w:rsid w:val="0075043E"/>
    <w:pPr>
      <w:outlineLvl w:val="1"/>
    </w:pPr>
    <w:rPr>
      <w:i/>
      <w:iCs/>
      <w:sz w:val="24"/>
      <w:szCs w:val="24"/>
    </w:rPr>
  </w:style>
  <w:style w:type="paragraph" w:customStyle="1" w:styleId="BoxLevel2Head">
    <w:name w:val="BoxLevel 2 Head"/>
    <w:basedOn w:val="Level2Head"/>
    <w:rsid w:val="0075043E"/>
    <w:pPr>
      <w:shd w:val="clear" w:color="auto" w:fill="E6E6E6"/>
    </w:pPr>
  </w:style>
  <w:style w:type="paragraph" w:customStyle="1" w:styleId="BoxListUnnumbered">
    <w:name w:val="BoxListUnnumbered"/>
    <w:basedOn w:val="BaseText"/>
    <w:rsid w:val="0075043E"/>
    <w:pPr>
      <w:shd w:val="clear" w:color="auto" w:fill="E6E6E6"/>
      <w:ind w:left="1080" w:hanging="360"/>
    </w:pPr>
  </w:style>
  <w:style w:type="paragraph" w:customStyle="1" w:styleId="BoxList">
    <w:name w:val="BoxList"/>
    <w:basedOn w:val="BoxListUnnumbered"/>
    <w:rsid w:val="0075043E"/>
  </w:style>
  <w:style w:type="paragraph" w:customStyle="1" w:styleId="BoxSubhead">
    <w:name w:val="BoxSubhead"/>
    <w:basedOn w:val="Subhead"/>
    <w:rsid w:val="0075043E"/>
    <w:pPr>
      <w:shd w:val="clear" w:color="auto" w:fill="E6E6E6"/>
    </w:pPr>
  </w:style>
  <w:style w:type="paragraph" w:customStyle="1" w:styleId="Paragraph">
    <w:name w:val="Paragraph"/>
    <w:basedOn w:val="BaseText"/>
    <w:rsid w:val="0075043E"/>
    <w:pPr>
      <w:ind w:firstLine="720"/>
    </w:pPr>
  </w:style>
  <w:style w:type="paragraph" w:customStyle="1" w:styleId="BoxText">
    <w:name w:val="BoxText"/>
    <w:basedOn w:val="Paragraph"/>
    <w:rsid w:val="0075043E"/>
    <w:pPr>
      <w:shd w:val="clear" w:color="auto" w:fill="E6E6E6"/>
    </w:pPr>
  </w:style>
  <w:style w:type="paragraph" w:customStyle="1" w:styleId="BoxTitle">
    <w:name w:val="BoxTitle"/>
    <w:basedOn w:val="BaseHeading"/>
    <w:rsid w:val="0075043E"/>
    <w:pPr>
      <w:shd w:val="clear" w:color="auto" w:fill="E6E6E6"/>
    </w:pPr>
    <w:rPr>
      <w:b/>
      <w:sz w:val="24"/>
      <w:szCs w:val="24"/>
    </w:rPr>
  </w:style>
  <w:style w:type="paragraph" w:customStyle="1" w:styleId="BulletedText">
    <w:name w:val="Bulleted Text"/>
    <w:basedOn w:val="BaseText"/>
    <w:rsid w:val="0075043E"/>
    <w:pPr>
      <w:ind w:left="720" w:hanging="720"/>
    </w:pPr>
  </w:style>
  <w:style w:type="paragraph" w:customStyle="1" w:styleId="career-magazine">
    <w:name w:val="career-magazine"/>
    <w:basedOn w:val="BaseText"/>
    <w:rsid w:val="0075043E"/>
    <w:pPr>
      <w:jc w:val="right"/>
    </w:pPr>
    <w:rPr>
      <w:color w:val="FF0000"/>
    </w:rPr>
  </w:style>
  <w:style w:type="paragraph" w:customStyle="1" w:styleId="career-stage">
    <w:name w:val="career-stage"/>
    <w:basedOn w:val="BaseText"/>
    <w:rsid w:val="0075043E"/>
    <w:pPr>
      <w:jc w:val="right"/>
    </w:pPr>
    <w:rPr>
      <w:color w:val="339966"/>
    </w:rPr>
  </w:style>
  <w:style w:type="character" w:customStyle="1" w:styleId="citebase">
    <w:name w:val="cite_base"/>
    <w:rsid w:val="0075043E"/>
    <w:rPr>
      <w:sz w:val="24"/>
    </w:rPr>
  </w:style>
  <w:style w:type="character" w:customStyle="1" w:styleId="citebib">
    <w:name w:val="cite_bib"/>
    <w:rsid w:val="0075043E"/>
    <w:rPr>
      <w:sz w:val="24"/>
      <w:bdr w:val="none" w:sz="0" w:space="0" w:color="auto"/>
      <w:shd w:val="clear" w:color="auto" w:fill="00FFFF"/>
    </w:rPr>
  </w:style>
  <w:style w:type="character" w:customStyle="1" w:styleId="citebox">
    <w:name w:val="cite_box"/>
    <w:rsid w:val="0075043E"/>
    <w:rPr>
      <w:sz w:val="24"/>
    </w:rPr>
  </w:style>
  <w:style w:type="character" w:customStyle="1" w:styleId="citeen">
    <w:name w:val="cite_en"/>
    <w:rsid w:val="0075043E"/>
    <w:rPr>
      <w:sz w:val="24"/>
      <w:shd w:val="clear" w:color="auto" w:fill="FFFF00"/>
      <w:vertAlign w:val="superscript"/>
    </w:rPr>
  </w:style>
  <w:style w:type="character" w:customStyle="1" w:styleId="citeeq">
    <w:name w:val="cite_eq"/>
    <w:rsid w:val="0075043E"/>
    <w:rPr>
      <w:sz w:val="24"/>
      <w:bdr w:val="none" w:sz="0" w:space="0" w:color="auto"/>
      <w:shd w:val="clear" w:color="auto" w:fill="FF99CC"/>
    </w:rPr>
  </w:style>
  <w:style w:type="character" w:customStyle="1" w:styleId="citefig">
    <w:name w:val="cite_fig"/>
    <w:rsid w:val="0075043E"/>
    <w:rPr>
      <w:color w:val="000000"/>
      <w:sz w:val="24"/>
      <w:bdr w:val="none" w:sz="0" w:space="0" w:color="auto"/>
      <w:shd w:val="clear" w:color="auto" w:fill="00FF00"/>
    </w:rPr>
  </w:style>
  <w:style w:type="character" w:customStyle="1" w:styleId="citefn">
    <w:name w:val="cite_fn"/>
    <w:rsid w:val="0075043E"/>
    <w:rPr>
      <w:sz w:val="24"/>
      <w:bdr w:val="none" w:sz="0" w:space="0" w:color="auto"/>
      <w:shd w:val="clear" w:color="auto" w:fill="FF0000"/>
    </w:rPr>
  </w:style>
  <w:style w:type="character" w:customStyle="1" w:styleId="citetbl">
    <w:name w:val="cite_tbl"/>
    <w:rsid w:val="0075043E"/>
    <w:rPr>
      <w:color w:val="000000"/>
      <w:sz w:val="24"/>
      <w:bdr w:val="none" w:sz="0" w:space="0" w:color="auto"/>
      <w:shd w:val="clear" w:color="auto" w:fill="FF00FF"/>
    </w:rPr>
  </w:style>
  <w:style w:type="paragraph" w:customStyle="1" w:styleId="ContinuedParagraph">
    <w:name w:val="ContinuedParagraph"/>
    <w:basedOn w:val="Paragraph"/>
    <w:rsid w:val="0075043E"/>
    <w:pPr>
      <w:ind w:firstLine="0"/>
    </w:pPr>
  </w:style>
  <w:style w:type="character" w:customStyle="1" w:styleId="ContractNumber">
    <w:name w:val="Contract Number"/>
    <w:rsid w:val="0075043E"/>
    <w:rPr>
      <w:sz w:val="24"/>
      <w:szCs w:val="24"/>
      <w:bdr w:val="none" w:sz="0" w:space="0" w:color="auto"/>
      <w:shd w:val="clear" w:color="auto" w:fill="CCFFCC"/>
    </w:rPr>
  </w:style>
  <w:style w:type="character" w:customStyle="1" w:styleId="ContractSponsor">
    <w:name w:val="Contract Sponsor"/>
    <w:rsid w:val="0075043E"/>
    <w:rPr>
      <w:sz w:val="24"/>
      <w:szCs w:val="24"/>
      <w:bdr w:val="none" w:sz="0" w:space="0" w:color="auto"/>
      <w:shd w:val="clear" w:color="auto" w:fill="FFCC99"/>
    </w:rPr>
  </w:style>
  <w:style w:type="paragraph" w:customStyle="1" w:styleId="Correspondence">
    <w:name w:val="Correspondence"/>
    <w:basedOn w:val="BaseText"/>
    <w:rsid w:val="0075043E"/>
    <w:pPr>
      <w:spacing w:before="0" w:after="240"/>
    </w:pPr>
  </w:style>
  <w:style w:type="paragraph" w:customStyle="1" w:styleId="DateAccepted">
    <w:name w:val="Date Accepted"/>
    <w:basedOn w:val="BaseText"/>
    <w:rsid w:val="0075043E"/>
    <w:pPr>
      <w:spacing w:before="360"/>
    </w:pPr>
  </w:style>
  <w:style w:type="paragraph" w:customStyle="1" w:styleId="Deck">
    <w:name w:val="Deck"/>
    <w:basedOn w:val="BaseHeading"/>
    <w:rsid w:val="0075043E"/>
    <w:pPr>
      <w:outlineLvl w:val="1"/>
    </w:pPr>
  </w:style>
  <w:style w:type="paragraph" w:customStyle="1" w:styleId="DefTerm">
    <w:name w:val="DefTerm"/>
    <w:basedOn w:val="BaseText"/>
    <w:rsid w:val="0075043E"/>
    <w:pPr>
      <w:ind w:left="720"/>
    </w:pPr>
  </w:style>
  <w:style w:type="paragraph" w:customStyle="1" w:styleId="Definition">
    <w:name w:val="Definition"/>
    <w:basedOn w:val="DefTerm"/>
    <w:rsid w:val="0075043E"/>
    <w:pPr>
      <w:ind w:left="1080" w:hanging="360"/>
    </w:pPr>
  </w:style>
  <w:style w:type="paragraph" w:customStyle="1" w:styleId="DefListTitle">
    <w:name w:val="DefListTitle"/>
    <w:basedOn w:val="BaseHeading"/>
    <w:rsid w:val="0075043E"/>
  </w:style>
  <w:style w:type="paragraph" w:customStyle="1" w:styleId="discipline">
    <w:name w:val="discipline"/>
    <w:basedOn w:val="BaseText"/>
    <w:rsid w:val="0075043E"/>
    <w:pPr>
      <w:jc w:val="right"/>
    </w:pPr>
    <w:rPr>
      <w:color w:val="993366"/>
    </w:rPr>
  </w:style>
  <w:style w:type="paragraph" w:customStyle="1" w:styleId="Editors">
    <w:name w:val="Editors"/>
    <w:basedOn w:val="Authors"/>
    <w:rsid w:val="0075043E"/>
  </w:style>
  <w:style w:type="character" w:styleId="Emphasis">
    <w:name w:val="Emphasis"/>
    <w:uiPriority w:val="20"/>
    <w:qFormat/>
    <w:rsid w:val="0075043E"/>
    <w:rPr>
      <w:i/>
      <w:iCs/>
    </w:rPr>
  </w:style>
  <w:style w:type="character" w:styleId="EndnoteReference">
    <w:name w:val="endnote reference"/>
    <w:semiHidden/>
    <w:rsid w:val="0075043E"/>
    <w:rPr>
      <w:vertAlign w:val="superscript"/>
    </w:rPr>
  </w:style>
  <w:style w:type="paragraph" w:styleId="EndnoteText">
    <w:name w:val="endnote text"/>
    <w:basedOn w:val="Normal"/>
    <w:link w:val="EndnoteTextChar"/>
    <w:semiHidden/>
    <w:rsid w:val="0075043E"/>
    <w:rPr>
      <w:rFonts w:ascii="Cambria" w:eastAsia="Cambria" w:hAnsi="Cambria" w:cs="Times New Roman"/>
      <w:szCs w:val="20"/>
    </w:rPr>
  </w:style>
  <w:style w:type="character" w:customStyle="1" w:styleId="EndnoteTextChar">
    <w:name w:val="Endnote Text Char"/>
    <w:basedOn w:val="DefaultParagraphFont"/>
    <w:link w:val="EndnoteText"/>
    <w:semiHidden/>
    <w:rsid w:val="0075043E"/>
    <w:rPr>
      <w:rFonts w:ascii="Cambria" w:eastAsia="Cambria" w:hAnsi="Cambria" w:cs="Times New Roman"/>
      <w:szCs w:val="20"/>
    </w:rPr>
  </w:style>
  <w:style w:type="character" w:customStyle="1" w:styleId="eqno">
    <w:name w:val="eq_no"/>
    <w:rsid w:val="0075043E"/>
    <w:rPr>
      <w:sz w:val="24"/>
    </w:rPr>
  </w:style>
  <w:style w:type="paragraph" w:customStyle="1" w:styleId="Equation">
    <w:name w:val="Equation"/>
    <w:basedOn w:val="BaseText"/>
    <w:rsid w:val="0075043E"/>
    <w:pPr>
      <w:jc w:val="center"/>
    </w:pPr>
  </w:style>
  <w:style w:type="paragraph" w:customStyle="1" w:styleId="FieldCodes">
    <w:name w:val="FieldCodes"/>
    <w:basedOn w:val="BaseText"/>
    <w:rsid w:val="0075043E"/>
  </w:style>
  <w:style w:type="paragraph" w:customStyle="1" w:styleId="Legend">
    <w:name w:val="Legend"/>
    <w:basedOn w:val="BaseHeading"/>
    <w:rsid w:val="0075043E"/>
    <w:rPr>
      <w:sz w:val="24"/>
      <w:szCs w:val="24"/>
    </w:rPr>
  </w:style>
  <w:style w:type="paragraph" w:customStyle="1" w:styleId="FigureCopyright">
    <w:name w:val="FigureCopyright"/>
    <w:basedOn w:val="Legend"/>
    <w:rsid w:val="0075043E"/>
    <w:pPr>
      <w:autoSpaceDE w:val="0"/>
      <w:autoSpaceDN w:val="0"/>
      <w:adjustRightInd w:val="0"/>
      <w:spacing w:before="80"/>
    </w:pPr>
    <w:rPr>
      <w:lang w:bidi="he-IL"/>
    </w:rPr>
  </w:style>
  <w:style w:type="paragraph" w:customStyle="1" w:styleId="FigureCredit">
    <w:name w:val="FigureCredit"/>
    <w:basedOn w:val="FigureCopyright"/>
    <w:rsid w:val="0075043E"/>
  </w:style>
  <w:style w:type="character" w:styleId="FollowedHyperlink">
    <w:name w:val="FollowedHyperlink"/>
    <w:rsid w:val="0075043E"/>
    <w:rPr>
      <w:color w:val="800080"/>
      <w:u w:val="single"/>
    </w:rPr>
  </w:style>
  <w:style w:type="paragraph" w:styleId="Footer">
    <w:name w:val="footer"/>
    <w:basedOn w:val="Normal"/>
    <w:link w:val="FooterChar"/>
    <w:uiPriority w:val="99"/>
    <w:rsid w:val="0075043E"/>
    <w:pPr>
      <w:tabs>
        <w:tab w:val="center" w:pos="4320"/>
        <w:tab w:val="right" w:pos="8640"/>
      </w:tabs>
    </w:pPr>
    <w:rPr>
      <w:rFonts w:ascii="Times New Roman" w:eastAsia="Times New Roman" w:hAnsi="Times New Roman" w:cs="Times New Roman"/>
      <w:szCs w:val="20"/>
    </w:rPr>
  </w:style>
  <w:style w:type="character" w:customStyle="1" w:styleId="FooterChar">
    <w:name w:val="Footer Char"/>
    <w:basedOn w:val="DefaultParagraphFont"/>
    <w:link w:val="Footer"/>
    <w:uiPriority w:val="99"/>
    <w:rsid w:val="0075043E"/>
    <w:rPr>
      <w:rFonts w:ascii="Times New Roman" w:eastAsia="Times New Roman" w:hAnsi="Times New Roman" w:cs="Times New Roman"/>
      <w:szCs w:val="20"/>
    </w:rPr>
  </w:style>
  <w:style w:type="character" w:styleId="FootnoteReference">
    <w:name w:val="footnote reference"/>
    <w:uiPriority w:val="99"/>
    <w:semiHidden/>
    <w:rsid w:val="0075043E"/>
    <w:rPr>
      <w:vertAlign w:val="superscript"/>
    </w:rPr>
  </w:style>
  <w:style w:type="paragraph" w:customStyle="1" w:styleId="Gloss">
    <w:name w:val="Gloss"/>
    <w:basedOn w:val="AbstractSummary"/>
    <w:rsid w:val="0075043E"/>
  </w:style>
  <w:style w:type="paragraph" w:customStyle="1" w:styleId="Glossary">
    <w:name w:val="Glossary"/>
    <w:basedOn w:val="BaseText"/>
    <w:rsid w:val="0075043E"/>
  </w:style>
  <w:style w:type="paragraph" w:customStyle="1" w:styleId="GlossHead">
    <w:name w:val="GlossHead"/>
    <w:basedOn w:val="AbstractHead"/>
    <w:rsid w:val="0075043E"/>
  </w:style>
  <w:style w:type="paragraph" w:customStyle="1" w:styleId="GraphicAltText">
    <w:name w:val="GraphicAltText"/>
    <w:basedOn w:val="Legend"/>
    <w:rsid w:val="0075043E"/>
    <w:pPr>
      <w:autoSpaceDE w:val="0"/>
      <w:autoSpaceDN w:val="0"/>
      <w:adjustRightInd w:val="0"/>
    </w:pPr>
  </w:style>
  <w:style w:type="paragraph" w:customStyle="1" w:styleId="GraphicCredit">
    <w:name w:val="GraphicCredit"/>
    <w:basedOn w:val="FigureCredit"/>
    <w:rsid w:val="0075043E"/>
  </w:style>
  <w:style w:type="paragraph" w:customStyle="1" w:styleId="Head">
    <w:name w:val="Head"/>
    <w:basedOn w:val="BaseHeading"/>
    <w:rsid w:val="0075043E"/>
    <w:pPr>
      <w:spacing w:before="120" w:after="120"/>
      <w:jc w:val="center"/>
    </w:pPr>
    <w:rPr>
      <w:b/>
      <w:bCs/>
    </w:rPr>
  </w:style>
  <w:style w:type="paragraph" w:styleId="Header">
    <w:name w:val="header"/>
    <w:basedOn w:val="Normal"/>
    <w:link w:val="HeaderChar"/>
    <w:rsid w:val="0075043E"/>
    <w:pPr>
      <w:tabs>
        <w:tab w:val="center" w:pos="4320"/>
        <w:tab w:val="right" w:pos="8640"/>
      </w:tabs>
    </w:pPr>
    <w:rPr>
      <w:rFonts w:ascii="Times New Roman" w:eastAsia="Times New Roman" w:hAnsi="Times New Roman" w:cs="Times New Roman"/>
      <w:szCs w:val="20"/>
    </w:rPr>
  </w:style>
  <w:style w:type="character" w:customStyle="1" w:styleId="HeaderChar">
    <w:name w:val="Header Char"/>
    <w:basedOn w:val="DefaultParagraphFont"/>
    <w:link w:val="Header"/>
    <w:rsid w:val="0075043E"/>
    <w:rPr>
      <w:rFonts w:ascii="Times New Roman" w:eastAsia="Times New Roman" w:hAnsi="Times New Roman" w:cs="Times New Roman"/>
      <w:szCs w:val="20"/>
    </w:rPr>
  </w:style>
  <w:style w:type="character" w:styleId="HTMLAcronym">
    <w:name w:val="HTML Acronym"/>
    <w:basedOn w:val="DefaultParagraphFont"/>
    <w:rsid w:val="0075043E"/>
  </w:style>
  <w:style w:type="character" w:styleId="HTMLCite">
    <w:name w:val="HTML Cite"/>
    <w:rsid w:val="0075043E"/>
    <w:rPr>
      <w:i/>
      <w:iCs/>
    </w:rPr>
  </w:style>
  <w:style w:type="character" w:styleId="HTMLCode">
    <w:name w:val="HTML Code"/>
    <w:rsid w:val="0075043E"/>
    <w:rPr>
      <w:rFonts w:ascii="Courier New" w:hAnsi="Courier New" w:cs="Courier New"/>
      <w:sz w:val="20"/>
      <w:szCs w:val="20"/>
    </w:rPr>
  </w:style>
  <w:style w:type="character" w:styleId="HTMLDefinition">
    <w:name w:val="HTML Definition"/>
    <w:rsid w:val="0075043E"/>
    <w:rPr>
      <w:i/>
      <w:iCs/>
    </w:rPr>
  </w:style>
  <w:style w:type="character" w:styleId="HTMLKeyboard">
    <w:name w:val="HTML Keyboard"/>
    <w:rsid w:val="0075043E"/>
    <w:rPr>
      <w:rFonts w:ascii="Courier New" w:hAnsi="Courier New" w:cs="Courier New"/>
      <w:sz w:val="20"/>
      <w:szCs w:val="20"/>
    </w:rPr>
  </w:style>
  <w:style w:type="paragraph" w:styleId="HTMLPreformatted">
    <w:name w:val="HTML Preformatted"/>
    <w:basedOn w:val="Normal"/>
    <w:link w:val="HTMLPreformattedChar"/>
    <w:rsid w:val="0075043E"/>
    <w:rPr>
      <w:rFonts w:ascii="Consolas" w:eastAsia="Times New Roman" w:hAnsi="Consolas" w:cs="Times New Roman"/>
      <w:szCs w:val="20"/>
    </w:rPr>
  </w:style>
  <w:style w:type="character" w:customStyle="1" w:styleId="HTMLPreformattedChar">
    <w:name w:val="HTML Preformatted Char"/>
    <w:basedOn w:val="DefaultParagraphFont"/>
    <w:link w:val="HTMLPreformatted"/>
    <w:rsid w:val="0075043E"/>
    <w:rPr>
      <w:rFonts w:ascii="Consolas" w:eastAsia="Times New Roman" w:hAnsi="Consolas" w:cs="Times New Roman"/>
      <w:szCs w:val="20"/>
    </w:rPr>
  </w:style>
  <w:style w:type="character" w:styleId="HTMLSample">
    <w:name w:val="HTML Sample"/>
    <w:rsid w:val="0075043E"/>
    <w:rPr>
      <w:rFonts w:ascii="Courier New" w:hAnsi="Courier New" w:cs="Courier New"/>
    </w:rPr>
  </w:style>
  <w:style w:type="character" w:styleId="HTMLTypewriter">
    <w:name w:val="HTML Typewriter"/>
    <w:rsid w:val="0075043E"/>
    <w:rPr>
      <w:rFonts w:ascii="Courier New" w:hAnsi="Courier New" w:cs="Courier New"/>
      <w:sz w:val="20"/>
      <w:szCs w:val="20"/>
    </w:rPr>
  </w:style>
  <w:style w:type="character" w:styleId="HTMLVariable">
    <w:name w:val="HTML Variable"/>
    <w:rsid w:val="0075043E"/>
    <w:rPr>
      <w:i/>
      <w:iCs/>
    </w:rPr>
  </w:style>
  <w:style w:type="character" w:styleId="Hyperlink">
    <w:name w:val="Hyperlink"/>
    <w:uiPriority w:val="99"/>
    <w:rsid w:val="0075043E"/>
    <w:rPr>
      <w:color w:val="0000FF"/>
      <w:u w:val="single"/>
    </w:rPr>
  </w:style>
  <w:style w:type="paragraph" w:customStyle="1" w:styleId="InstructionsText">
    <w:name w:val="Instructions Text"/>
    <w:basedOn w:val="BaseText"/>
    <w:rsid w:val="0075043E"/>
  </w:style>
  <w:style w:type="paragraph" w:customStyle="1" w:styleId="Overline">
    <w:name w:val="Overline"/>
    <w:basedOn w:val="BaseText"/>
    <w:rsid w:val="0075043E"/>
  </w:style>
  <w:style w:type="paragraph" w:customStyle="1" w:styleId="IssueName">
    <w:name w:val="IssueName"/>
    <w:basedOn w:val="Overline"/>
    <w:rsid w:val="0075043E"/>
  </w:style>
  <w:style w:type="paragraph" w:customStyle="1" w:styleId="Keywords">
    <w:name w:val="Keywords"/>
    <w:basedOn w:val="BaseText"/>
    <w:rsid w:val="0075043E"/>
  </w:style>
  <w:style w:type="paragraph" w:customStyle="1" w:styleId="Level3Head">
    <w:name w:val="Level 3 Head"/>
    <w:basedOn w:val="BaseHeading"/>
    <w:rsid w:val="0075043E"/>
    <w:pPr>
      <w:outlineLvl w:val="2"/>
    </w:pPr>
    <w:rPr>
      <w:sz w:val="24"/>
      <w:szCs w:val="24"/>
      <w:u w:val="single"/>
    </w:rPr>
  </w:style>
  <w:style w:type="paragraph" w:customStyle="1" w:styleId="Level4Head">
    <w:name w:val="Level 4 Head"/>
    <w:basedOn w:val="BaseHeading"/>
    <w:rsid w:val="0075043E"/>
    <w:pPr>
      <w:ind w:left="346"/>
    </w:pPr>
    <w:rPr>
      <w:sz w:val="24"/>
      <w:szCs w:val="24"/>
    </w:rPr>
  </w:style>
  <w:style w:type="character" w:styleId="LineNumber">
    <w:name w:val="line number"/>
    <w:basedOn w:val="DefaultParagraphFont"/>
    <w:rsid w:val="0075043E"/>
  </w:style>
  <w:style w:type="paragraph" w:customStyle="1" w:styleId="Literaryquote">
    <w:name w:val="Literary quote"/>
    <w:basedOn w:val="BaseText"/>
    <w:rsid w:val="0075043E"/>
    <w:pPr>
      <w:ind w:left="1440" w:right="1440"/>
    </w:pPr>
  </w:style>
  <w:style w:type="paragraph" w:customStyle="1" w:styleId="MaterialsText">
    <w:name w:val="Materials Text"/>
    <w:basedOn w:val="BaseText"/>
    <w:rsid w:val="0075043E"/>
  </w:style>
  <w:style w:type="paragraph" w:customStyle="1" w:styleId="NoteInProof">
    <w:name w:val="NoteInProof"/>
    <w:basedOn w:val="BaseText"/>
    <w:rsid w:val="0075043E"/>
  </w:style>
  <w:style w:type="paragraph" w:customStyle="1" w:styleId="Notes">
    <w:name w:val="Notes"/>
    <w:basedOn w:val="BaseText"/>
    <w:rsid w:val="0075043E"/>
    <w:rPr>
      <w:i/>
    </w:rPr>
  </w:style>
  <w:style w:type="paragraph" w:customStyle="1" w:styleId="Notes-Helvetica">
    <w:name w:val="Notes-Helvetica"/>
    <w:basedOn w:val="BaseText"/>
    <w:rsid w:val="0075043E"/>
    <w:rPr>
      <w:i/>
    </w:rPr>
  </w:style>
  <w:style w:type="paragraph" w:customStyle="1" w:styleId="NumberedInstructions">
    <w:name w:val="Numbered Instructions"/>
    <w:basedOn w:val="BaseText"/>
    <w:rsid w:val="0075043E"/>
  </w:style>
  <w:style w:type="paragraph" w:customStyle="1" w:styleId="OutlineLevel1">
    <w:name w:val="OutlineLevel1"/>
    <w:basedOn w:val="BaseHeading"/>
    <w:rsid w:val="0075043E"/>
    <w:rPr>
      <w:b/>
      <w:bCs/>
    </w:rPr>
  </w:style>
  <w:style w:type="paragraph" w:customStyle="1" w:styleId="OutlineLevel2">
    <w:name w:val="OutlineLevel2"/>
    <w:basedOn w:val="BaseHeading"/>
    <w:rsid w:val="0075043E"/>
    <w:pPr>
      <w:ind w:left="360"/>
      <w:outlineLvl w:val="1"/>
    </w:pPr>
    <w:rPr>
      <w:b/>
      <w:bCs/>
      <w:sz w:val="24"/>
      <w:szCs w:val="24"/>
    </w:rPr>
  </w:style>
  <w:style w:type="paragraph" w:customStyle="1" w:styleId="OutlineLevel3">
    <w:name w:val="OutlineLevel3"/>
    <w:basedOn w:val="BaseHeading"/>
    <w:rsid w:val="0075043E"/>
    <w:pPr>
      <w:ind w:left="720"/>
      <w:outlineLvl w:val="2"/>
    </w:pPr>
    <w:rPr>
      <w:b/>
      <w:bCs/>
      <w:sz w:val="24"/>
      <w:szCs w:val="24"/>
    </w:rPr>
  </w:style>
  <w:style w:type="character" w:styleId="PageNumber">
    <w:name w:val="page number"/>
    <w:basedOn w:val="DefaultParagraphFont"/>
    <w:rsid w:val="0075043E"/>
  </w:style>
  <w:style w:type="paragraph" w:customStyle="1" w:styleId="Preformat">
    <w:name w:val="Preformat"/>
    <w:basedOn w:val="BaseText"/>
    <w:rsid w:val="0075043E"/>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75043E"/>
  </w:style>
  <w:style w:type="paragraph" w:customStyle="1" w:styleId="ProductInformation">
    <w:name w:val="ProductInformation"/>
    <w:basedOn w:val="BaseText"/>
    <w:rsid w:val="0075043E"/>
  </w:style>
  <w:style w:type="paragraph" w:customStyle="1" w:styleId="ProductTitle">
    <w:name w:val="ProductTitle"/>
    <w:basedOn w:val="BaseText"/>
    <w:rsid w:val="0075043E"/>
    <w:rPr>
      <w:b/>
      <w:bCs/>
    </w:rPr>
  </w:style>
  <w:style w:type="paragraph" w:customStyle="1" w:styleId="PublishedOnline">
    <w:name w:val="Published Online"/>
    <w:basedOn w:val="DateAccepted"/>
    <w:rsid w:val="0075043E"/>
  </w:style>
  <w:style w:type="paragraph" w:customStyle="1" w:styleId="RecipeMaterials">
    <w:name w:val="Recipe Materials"/>
    <w:basedOn w:val="BaseText"/>
    <w:rsid w:val="0075043E"/>
  </w:style>
  <w:style w:type="paragraph" w:customStyle="1" w:styleId="Refhead">
    <w:name w:val="Ref head"/>
    <w:basedOn w:val="BaseHeading"/>
    <w:rsid w:val="0075043E"/>
    <w:pPr>
      <w:spacing w:before="120" w:after="120"/>
    </w:pPr>
    <w:rPr>
      <w:b/>
      <w:bCs/>
      <w:sz w:val="24"/>
      <w:szCs w:val="24"/>
    </w:rPr>
  </w:style>
  <w:style w:type="paragraph" w:customStyle="1" w:styleId="ReferenceNote">
    <w:name w:val="Reference Note"/>
    <w:basedOn w:val="Referencesandnotes"/>
    <w:rsid w:val="0075043E"/>
  </w:style>
  <w:style w:type="paragraph" w:customStyle="1" w:styleId="ReferencesandnotesLong">
    <w:name w:val="References and notes Long"/>
    <w:basedOn w:val="BaseText"/>
    <w:rsid w:val="0075043E"/>
    <w:pPr>
      <w:ind w:left="720" w:hanging="720"/>
    </w:pPr>
  </w:style>
  <w:style w:type="paragraph" w:customStyle="1" w:styleId="region">
    <w:name w:val="region"/>
    <w:basedOn w:val="BaseText"/>
    <w:rsid w:val="0075043E"/>
    <w:pPr>
      <w:jc w:val="right"/>
    </w:pPr>
    <w:rPr>
      <w:color w:val="0000FF"/>
    </w:rPr>
  </w:style>
  <w:style w:type="paragraph" w:customStyle="1" w:styleId="RelatedArticle">
    <w:name w:val="RelatedArticle"/>
    <w:basedOn w:val="Referencesandnotes"/>
    <w:rsid w:val="0075043E"/>
  </w:style>
  <w:style w:type="paragraph" w:customStyle="1" w:styleId="RunHead">
    <w:name w:val="RunHead"/>
    <w:basedOn w:val="BaseText"/>
    <w:rsid w:val="0075043E"/>
  </w:style>
  <w:style w:type="paragraph" w:customStyle="1" w:styleId="SOMContent">
    <w:name w:val="SOMContent"/>
    <w:basedOn w:val="1stparatext"/>
    <w:rsid w:val="0075043E"/>
  </w:style>
  <w:style w:type="paragraph" w:customStyle="1" w:styleId="SOMHead">
    <w:name w:val="SOMHead"/>
    <w:basedOn w:val="BaseHeading"/>
    <w:rsid w:val="0075043E"/>
    <w:rPr>
      <w:b/>
      <w:sz w:val="24"/>
      <w:szCs w:val="24"/>
    </w:rPr>
  </w:style>
  <w:style w:type="paragraph" w:customStyle="1" w:styleId="Speaker">
    <w:name w:val="Speaker"/>
    <w:basedOn w:val="Paragraph"/>
    <w:rsid w:val="0075043E"/>
    <w:pPr>
      <w:autoSpaceDE w:val="0"/>
      <w:autoSpaceDN w:val="0"/>
      <w:adjustRightInd w:val="0"/>
    </w:pPr>
    <w:rPr>
      <w:b/>
      <w:lang w:bidi="he-IL"/>
    </w:rPr>
  </w:style>
  <w:style w:type="paragraph" w:customStyle="1" w:styleId="Speech">
    <w:name w:val="Speech"/>
    <w:basedOn w:val="Paragraph"/>
    <w:rsid w:val="0075043E"/>
    <w:pPr>
      <w:autoSpaceDE w:val="0"/>
      <w:autoSpaceDN w:val="0"/>
      <w:adjustRightInd w:val="0"/>
    </w:pPr>
    <w:rPr>
      <w:lang w:bidi="he-IL"/>
    </w:rPr>
  </w:style>
  <w:style w:type="character" w:styleId="Strong">
    <w:name w:val="Strong"/>
    <w:uiPriority w:val="22"/>
    <w:qFormat/>
    <w:rsid w:val="0075043E"/>
    <w:rPr>
      <w:b/>
      <w:bCs/>
    </w:rPr>
  </w:style>
  <w:style w:type="paragraph" w:customStyle="1" w:styleId="SX-Abstract">
    <w:name w:val="SX-Abstract"/>
    <w:basedOn w:val="Normal"/>
    <w:qFormat/>
    <w:rsid w:val="0075043E"/>
    <w:pPr>
      <w:widowControl w:val="0"/>
      <w:spacing w:before="120" w:line="210" w:lineRule="exact"/>
      <w:ind w:left="700" w:right="700"/>
      <w:jc w:val="both"/>
    </w:pPr>
    <w:rPr>
      <w:rFonts w:ascii="BlissRegular" w:eastAsia="Times New Roman" w:hAnsi="BlissRegular" w:cs="Times New Roman"/>
      <w:b/>
      <w:szCs w:val="20"/>
    </w:rPr>
  </w:style>
  <w:style w:type="paragraph" w:customStyle="1" w:styleId="SX-Affiliation">
    <w:name w:val="SX-Affiliation"/>
    <w:basedOn w:val="Normal"/>
    <w:next w:val="Normal"/>
    <w:qFormat/>
    <w:rsid w:val="0075043E"/>
    <w:pPr>
      <w:spacing w:after="160" w:line="190" w:lineRule="exact"/>
    </w:pPr>
    <w:rPr>
      <w:rFonts w:ascii="BlissRegular" w:eastAsia="Times New Roman" w:hAnsi="BlissRegular" w:cs="Times New Roman"/>
      <w:sz w:val="16"/>
      <w:szCs w:val="20"/>
    </w:rPr>
  </w:style>
  <w:style w:type="paragraph" w:customStyle="1" w:styleId="SX-Articlehead">
    <w:name w:val="SX-Article head"/>
    <w:basedOn w:val="Normal"/>
    <w:qFormat/>
    <w:rsid w:val="0075043E"/>
    <w:pPr>
      <w:spacing w:before="210" w:line="210" w:lineRule="exact"/>
      <w:ind w:firstLine="288"/>
      <w:jc w:val="both"/>
    </w:pPr>
    <w:rPr>
      <w:rFonts w:ascii="Times New Roman" w:eastAsia="Times New Roman" w:hAnsi="Times New Roman" w:cs="Times New Roman"/>
      <w:b/>
      <w:sz w:val="18"/>
      <w:szCs w:val="20"/>
    </w:rPr>
  </w:style>
  <w:style w:type="paragraph" w:customStyle="1" w:styleId="SX-Authornames">
    <w:name w:val="SX-Author names"/>
    <w:basedOn w:val="Normal"/>
    <w:rsid w:val="0075043E"/>
    <w:pPr>
      <w:spacing w:after="120" w:line="210" w:lineRule="exact"/>
    </w:pPr>
    <w:rPr>
      <w:rFonts w:ascii="BlissMedium" w:eastAsia="Times New Roman" w:hAnsi="BlissMedium" w:cs="Times New Roman"/>
      <w:szCs w:val="20"/>
    </w:rPr>
  </w:style>
  <w:style w:type="paragraph" w:customStyle="1" w:styleId="SX-Bodytext">
    <w:name w:val="SX-Body text"/>
    <w:basedOn w:val="Normal"/>
    <w:next w:val="Normal"/>
    <w:rsid w:val="0075043E"/>
    <w:pPr>
      <w:spacing w:line="210" w:lineRule="exact"/>
      <w:ind w:firstLine="288"/>
      <w:jc w:val="both"/>
    </w:pPr>
    <w:rPr>
      <w:rFonts w:ascii="Times New Roman" w:eastAsia="Times New Roman" w:hAnsi="Times New Roman" w:cs="Times New Roman"/>
      <w:sz w:val="18"/>
      <w:szCs w:val="20"/>
    </w:rPr>
  </w:style>
  <w:style w:type="paragraph" w:customStyle="1" w:styleId="SX-Bodytextflush">
    <w:name w:val="SX-Body text flush"/>
    <w:basedOn w:val="SX-Bodytext"/>
    <w:next w:val="SX-Bodytext"/>
    <w:rsid w:val="0075043E"/>
    <w:pPr>
      <w:ind w:firstLine="0"/>
    </w:pPr>
  </w:style>
  <w:style w:type="paragraph" w:customStyle="1" w:styleId="SX-Correspondence">
    <w:name w:val="SX-Correspondence"/>
    <w:basedOn w:val="SX-Affiliation"/>
    <w:qFormat/>
    <w:rsid w:val="0075043E"/>
    <w:pPr>
      <w:spacing w:after="80"/>
    </w:pPr>
  </w:style>
  <w:style w:type="paragraph" w:customStyle="1" w:styleId="SX-Date">
    <w:name w:val="SX-Date"/>
    <w:basedOn w:val="Normal"/>
    <w:qFormat/>
    <w:rsid w:val="0075043E"/>
    <w:pPr>
      <w:spacing w:before="180" w:line="190" w:lineRule="exact"/>
      <w:ind w:left="245" w:hanging="245"/>
      <w:jc w:val="both"/>
    </w:pPr>
    <w:rPr>
      <w:rFonts w:ascii="Times New Roman" w:eastAsia="Times New Roman" w:hAnsi="Times New Roman" w:cs="Times New Roman"/>
      <w:sz w:val="16"/>
      <w:szCs w:val="20"/>
    </w:rPr>
  </w:style>
  <w:style w:type="paragraph" w:customStyle="1" w:styleId="SX-Equation">
    <w:name w:val="SX-Equation"/>
    <w:basedOn w:val="SX-Bodytextflush"/>
    <w:next w:val="SX-Bodytext"/>
    <w:rsid w:val="0075043E"/>
    <w:pPr>
      <w:autoSpaceDE w:val="0"/>
      <w:autoSpaceDN w:val="0"/>
      <w:adjustRightInd w:val="0"/>
      <w:spacing w:line="240" w:lineRule="auto"/>
      <w:jc w:val="center"/>
    </w:pPr>
  </w:style>
  <w:style w:type="paragraph" w:customStyle="1" w:styleId="SX-Legend">
    <w:name w:val="SX-Legend"/>
    <w:basedOn w:val="SX-Authornames"/>
    <w:rsid w:val="0075043E"/>
    <w:pPr>
      <w:jc w:val="both"/>
    </w:pPr>
    <w:rPr>
      <w:sz w:val="18"/>
    </w:rPr>
  </w:style>
  <w:style w:type="paragraph" w:customStyle="1" w:styleId="SX-References">
    <w:name w:val="SX-References"/>
    <w:basedOn w:val="Normal"/>
    <w:rsid w:val="0075043E"/>
    <w:pPr>
      <w:spacing w:line="190" w:lineRule="exact"/>
      <w:ind w:left="245" w:hanging="245"/>
      <w:jc w:val="both"/>
    </w:pPr>
    <w:rPr>
      <w:rFonts w:ascii="Times New Roman" w:eastAsia="Times New Roman" w:hAnsi="Times New Roman" w:cs="Times New Roman"/>
      <w:sz w:val="16"/>
      <w:szCs w:val="20"/>
    </w:rPr>
  </w:style>
  <w:style w:type="paragraph" w:customStyle="1" w:styleId="SX-RefHead">
    <w:name w:val="SX-RefHead"/>
    <w:basedOn w:val="Normal"/>
    <w:rsid w:val="0075043E"/>
    <w:pPr>
      <w:spacing w:before="200" w:line="190" w:lineRule="exact"/>
    </w:pPr>
    <w:rPr>
      <w:rFonts w:ascii="Times New Roman" w:eastAsia="Times New Roman" w:hAnsi="Times New Roman" w:cs="Times New Roman"/>
      <w:b/>
      <w:sz w:val="16"/>
      <w:szCs w:val="20"/>
    </w:rPr>
  </w:style>
  <w:style w:type="character" w:customStyle="1" w:styleId="SX-reflink">
    <w:name w:val="SX-reflink"/>
    <w:uiPriority w:val="1"/>
    <w:qFormat/>
    <w:rsid w:val="0075043E"/>
    <w:rPr>
      <w:color w:val="0000FF"/>
      <w:sz w:val="16"/>
      <w:u w:val="words"/>
      <w:bdr w:val="none" w:sz="0" w:space="0" w:color="auto"/>
      <w:shd w:val="clear" w:color="auto" w:fill="FFFFFF"/>
    </w:rPr>
  </w:style>
  <w:style w:type="paragraph" w:customStyle="1" w:styleId="SX-SOMHead">
    <w:name w:val="SX-SOMHead"/>
    <w:basedOn w:val="SX-RefHead"/>
    <w:rsid w:val="0075043E"/>
  </w:style>
  <w:style w:type="paragraph" w:customStyle="1" w:styleId="SX-Tablehead">
    <w:name w:val="SX-Tablehead"/>
    <w:basedOn w:val="Normal"/>
    <w:qFormat/>
    <w:rsid w:val="0075043E"/>
    <w:rPr>
      <w:rFonts w:ascii="Times New Roman" w:eastAsia="Times New Roman" w:hAnsi="Times New Roman" w:cs="Times New Roman"/>
    </w:rPr>
  </w:style>
  <w:style w:type="paragraph" w:customStyle="1" w:styleId="SX-Tablelegend">
    <w:name w:val="SX-Tablelegend"/>
    <w:basedOn w:val="Normal"/>
    <w:qFormat/>
    <w:rsid w:val="0075043E"/>
    <w:pPr>
      <w:spacing w:line="190" w:lineRule="exact"/>
      <w:ind w:left="245" w:hanging="245"/>
      <w:jc w:val="both"/>
    </w:pPr>
    <w:rPr>
      <w:rFonts w:ascii="Times New Roman" w:eastAsia="Times New Roman" w:hAnsi="Times New Roman" w:cs="Times New Roman"/>
      <w:sz w:val="16"/>
      <w:szCs w:val="20"/>
    </w:rPr>
  </w:style>
  <w:style w:type="paragraph" w:customStyle="1" w:styleId="SX-Tabletext">
    <w:name w:val="SX-Tabletext"/>
    <w:basedOn w:val="Normal"/>
    <w:qFormat/>
    <w:rsid w:val="0075043E"/>
    <w:pPr>
      <w:spacing w:line="210" w:lineRule="exact"/>
      <w:jc w:val="center"/>
    </w:pPr>
    <w:rPr>
      <w:rFonts w:ascii="Times New Roman" w:eastAsia="Times New Roman" w:hAnsi="Times New Roman" w:cs="Times New Roman"/>
      <w:sz w:val="18"/>
      <w:szCs w:val="20"/>
    </w:rPr>
  </w:style>
  <w:style w:type="paragraph" w:customStyle="1" w:styleId="SX-Tabletitle">
    <w:name w:val="SX-Tabletitle"/>
    <w:basedOn w:val="Normal"/>
    <w:qFormat/>
    <w:rsid w:val="0075043E"/>
    <w:pPr>
      <w:spacing w:after="120" w:line="210" w:lineRule="exact"/>
      <w:jc w:val="both"/>
    </w:pPr>
    <w:rPr>
      <w:rFonts w:ascii="BlissMedium" w:eastAsia="Times New Roman" w:hAnsi="BlissMedium" w:cs="Times New Roman"/>
      <w:sz w:val="18"/>
      <w:szCs w:val="20"/>
    </w:rPr>
  </w:style>
  <w:style w:type="paragraph" w:customStyle="1" w:styleId="SX-Title">
    <w:name w:val="SX-Title"/>
    <w:basedOn w:val="Normal"/>
    <w:rsid w:val="0075043E"/>
    <w:pPr>
      <w:spacing w:line="500" w:lineRule="exact"/>
    </w:pPr>
    <w:rPr>
      <w:rFonts w:ascii="BlissBold" w:eastAsia="Times New Roman" w:hAnsi="BlissBold" w:cs="Times New Roman"/>
      <w:b/>
      <w:sz w:val="44"/>
      <w:szCs w:val="20"/>
    </w:rPr>
  </w:style>
  <w:style w:type="paragraph" w:customStyle="1" w:styleId="Tablecolumnhead">
    <w:name w:val="Table column head"/>
    <w:basedOn w:val="BaseText"/>
    <w:rsid w:val="0075043E"/>
    <w:pPr>
      <w:spacing w:before="0"/>
    </w:pPr>
  </w:style>
  <w:style w:type="paragraph" w:customStyle="1" w:styleId="Tabletext">
    <w:name w:val="Table text"/>
    <w:basedOn w:val="BaseText"/>
    <w:rsid w:val="0075043E"/>
    <w:pPr>
      <w:spacing w:before="0"/>
    </w:pPr>
  </w:style>
  <w:style w:type="paragraph" w:customStyle="1" w:styleId="TableLegend">
    <w:name w:val="TableLegend"/>
    <w:basedOn w:val="BaseText"/>
    <w:rsid w:val="0075043E"/>
    <w:pPr>
      <w:spacing w:before="0"/>
    </w:pPr>
  </w:style>
  <w:style w:type="paragraph" w:customStyle="1" w:styleId="TableTitle">
    <w:name w:val="TableTitle"/>
    <w:basedOn w:val="BaseHeading"/>
    <w:rsid w:val="0075043E"/>
  </w:style>
  <w:style w:type="paragraph" w:customStyle="1" w:styleId="Teaser">
    <w:name w:val="Teaser"/>
    <w:basedOn w:val="BaseText"/>
    <w:rsid w:val="0075043E"/>
  </w:style>
  <w:style w:type="paragraph" w:customStyle="1" w:styleId="TWIS">
    <w:name w:val="TWIS"/>
    <w:basedOn w:val="AbstractSummary"/>
    <w:rsid w:val="0075043E"/>
    <w:pPr>
      <w:autoSpaceDE w:val="0"/>
      <w:autoSpaceDN w:val="0"/>
      <w:adjustRightInd w:val="0"/>
    </w:pPr>
  </w:style>
  <w:style w:type="paragraph" w:customStyle="1" w:styleId="TWISorEC">
    <w:name w:val="TWIS or EC"/>
    <w:basedOn w:val="Normal"/>
    <w:rsid w:val="0075043E"/>
    <w:pPr>
      <w:spacing w:line="210" w:lineRule="exact"/>
    </w:pPr>
    <w:rPr>
      <w:rFonts w:ascii="BlissRegular" w:eastAsia="Times New Roman" w:hAnsi="BlissRegular" w:cs="Times New Roman"/>
      <w:sz w:val="19"/>
      <w:szCs w:val="20"/>
    </w:rPr>
  </w:style>
  <w:style w:type="paragraph" w:customStyle="1" w:styleId="work-sector">
    <w:name w:val="work-sector"/>
    <w:basedOn w:val="BaseText"/>
    <w:rsid w:val="0075043E"/>
    <w:pPr>
      <w:jc w:val="right"/>
    </w:pPr>
    <w:rPr>
      <w:color w:val="003300"/>
    </w:rPr>
  </w:style>
  <w:style w:type="paragraph" w:customStyle="1" w:styleId="DOI">
    <w:name w:val="DOI"/>
    <w:basedOn w:val="DateAccepted"/>
    <w:qFormat/>
    <w:rsid w:val="0075043E"/>
  </w:style>
  <w:style w:type="paragraph" w:styleId="FootnoteText">
    <w:name w:val="footnote text"/>
    <w:basedOn w:val="Normal"/>
    <w:link w:val="FootnoteTextChar"/>
    <w:unhideWhenUsed/>
    <w:rsid w:val="0075043E"/>
    <w:rPr>
      <w:rFonts w:ascii="Arial" w:eastAsia="Calibri" w:hAnsi="Arial" w:cs="Times New Roman"/>
      <w:szCs w:val="20"/>
    </w:rPr>
  </w:style>
  <w:style w:type="character" w:customStyle="1" w:styleId="FootnoteTextChar">
    <w:name w:val="Footnote Text Char"/>
    <w:basedOn w:val="DefaultParagraphFont"/>
    <w:link w:val="FootnoteText"/>
    <w:uiPriority w:val="99"/>
    <w:rsid w:val="0075043E"/>
    <w:rPr>
      <w:rFonts w:ascii="Arial" w:eastAsia="Calibri" w:hAnsi="Arial" w:cs="Times New Roman"/>
      <w:szCs w:val="20"/>
    </w:rPr>
  </w:style>
  <w:style w:type="paragraph" w:styleId="BodyText">
    <w:name w:val="Body Text"/>
    <w:basedOn w:val="Normal"/>
    <w:link w:val="BodyTextChar"/>
    <w:uiPriority w:val="99"/>
    <w:unhideWhenUsed/>
    <w:rsid w:val="006D6C3C"/>
    <w:pPr>
      <w:spacing w:after="0"/>
      <w:ind w:firstLine="0"/>
    </w:pPr>
    <w:rPr>
      <w:rFonts w:eastAsia="Calibri" w:cs="Times New Roman"/>
      <w:sz w:val="20"/>
      <w:szCs w:val="20"/>
    </w:rPr>
  </w:style>
  <w:style w:type="character" w:customStyle="1" w:styleId="BodyTextChar">
    <w:name w:val="Body Text Char"/>
    <w:basedOn w:val="DefaultParagraphFont"/>
    <w:link w:val="BodyText"/>
    <w:uiPriority w:val="99"/>
    <w:rsid w:val="006D6C3C"/>
    <w:rPr>
      <w:rFonts w:eastAsia="Calibri" w:cs="Times New Roman"/>
      <w:sz w:val="20"/>
      <w:szCs w:val="20"/>
    </w:rPr>
  </w:style>
  <w:style w:type="paragraph" w:styleId="BodyTextFirstIndent">
    <w:name w:val="Body Text First Indent"/>
    <w:basedOn w:val="BodyText"/>
    <w:link w:val="BodyTextFirstIndentChar"/>
    <w:rsid w:val="0075043E"/>
    <w:pPr>
      <w:spacing w:line="480" w:lineRule="auto"/>
      <w:ind w:firstLine="288"/>
    </w:pPr>
    <w:rPr>
      <w:rFonts w:eastAsia="Times New Roman"/>
      <w:szCs w:val="24"/>
      <w:lang w:val="x-none" w:eastAsia="x-none"/>
    </w:rPr>
  </w:style>
  <w:style w:type="character" w:customStyle="1" w:styleId="BodyTextFirstIndentChar">
    <w:name w:val="Body Text First Indent Char"/>
    <w:basedOn w:val="BodyTextChar"/>
    <w:link w:val="BodyTextFirstIndent"/>
    <w:rsid w:val="0075043E"/>
    <w:rPr>
      <w:rFonts w:eastAsia="Times New Roman" w:cs="Times New Roman"/>
      <w:sz w:val="20"/>
      <w:szCs w:val="20"/>
      <w:lang w:val="x-none" w:eastAsia="x-none"/>
    </w:rPr>
  </w:style>
  <w:style w:type="character" w:customStyle="1" w:styleId="CaptionChar1">
    <w:name w:val="Caption Char1"/>
    <w:aliases w:val="Caption Char Char"/>
    <w:link w:val="Caption"/>
    <w:rsid w:val="00F21586"/>
    <w:rPr>
      <w:b/>
      <w:bCs/>
      <w:szCs w:val="18"/>
    </w:rPr>
  </w:style>
  <w:style w:type="paragraph" w:customStyle="1" w:styleId="StyleBodyTextBoldCenteredAfter0pt">
    <w:name w:val="Style Body Text + Bold Centered After:  0 pt"/>
    <w:basedOn w:val="BodyText"/>
    <w:rsid w:val="0075043E"/>
    <w:pPr>
      <w:jc w:val="center"/>
    </w:pPr>
    <w:rPr>
      <w:rFonts w:eastAsia="Times New Roman"/>
      <w:b/>
      <w:bCs/>
    </w:rPr>
  </w:style>
  <w:style w:type="paragraph" w:styleId="Revision">
    <w:name w:val="Revision"/>
    <w:hidden/>
    <w:uiPriority w:val="71"/>
    <w:rsid w:val="0075043E"/>
    <w:rPr>
      <w:rFonts w:ascii="Times New Roman" w:eastAsia="Calibri" w:hAnsi="Times New Roman" w:cs="Times New Roman"/>
      <w:szCs w:val="20"/>
    </w:rPr>
  </w:style>
  <w:style w:type="paragraph" w:styleId="ListBullet">
    <w:name w:val="List Bullet"/>
    <w:basedOn w:val="Normal"/>
    <w:uiPriority w:val="99"/>
    <w:unhideWhenUsed/>
    <w:rsid w:val="008147FE"/>
    <w:pPr>
      <w:numPr>
        <w:numId w:val="2"/>
      </w:numPr>
      <w:contextualSpacing/>
    </w:pPr>
  </w:style>
  <w:style w:type="character" w:customStyle="1" w:styleId="unicode">
    <w:name w:val="unicode"/>
    <w:basedOn w:val="DefaultParagraphFont"/>
    <w:rsid w:val="003C46D9"/>
  </w:style>
  <w:style w:type="table" w:styleId="TableGrid">
    <w:name w:val="Table Grid"/>
    <w:basedOn w:val="TableNormal"/>
    <w:uiPriority w:val="59"/>
    <w:rsid w:val="001B2D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0D06"/>
    <w:pPr>
      <w:ind w:left="720"/>
      <w:contextualSpacing/>
    </w:pPr>
  </w:style>
  <w:style w:type="character" w:styleId="PlaceholderText">
    <w:name w:val="Placeholder Text"/>
    <w:basedOn w:val="DefaultParagraphFont"/>
    <w:uiPriority w:val="99"/>
    <w:semiHidden/>
    <w:rsid w:val="00B71FFF"/>
    <w:rPr>
      <w:color w:val="808080"/>
    </w:rPr>
  </w:style>
  <w:style w:type="character" w:customStyle="1" w:styleId="highwire-cite-title">
    <w:name w:val="highwire-cite-title"/>
    <w:basedOn w:val="DefaultParagraphFont"/>
    <w:rsid w:val="00A00BB3"/>
  </w:style>
  <w:style w:type="character" w:customStyle="1" w:styleId="highwire-cite-metadata-journal">
    <w:name w:val="highwire-cite-metadata-journal"/>
    <w:basedOn w:val="DefaultParagraphFont"/>
    <w:rsid w:val="00A00BB3"/>
  </w:style>
  <w:style w:type="character" w:customStyle="1" w:styleId="highwire-cite-metadata-date">
    <w:name w:val="highwire-cite-metadata-date"/>
    <w:basedOn w:val="DefaultParagraphFont"/>
    <w:rsid w:val="00A00BB3"/>
  </w:style>
  <w:style w:type="character" w:customStyle="1" w:styleId="highwire-cite-metadata-volume">
    <w:name w:val="highwire-cite-metadata-volume"/>
    <w:basedOn w:val="DefaultParagraphFont"/>
    <w:rsid w:val="00A00BB3"/>
  </w:style>
  <w:style w:type="character" w:customStyle="1" w:styleId="highwire-cite-metadata-pages">
    <w:name w:val="highwire-cite-metadata-pages"/>
    <w:basedOn w:val="DefaultParagraphFont"/>
    <w:rsid w:val="00A00BB3"/>
  </w:style>
  <w:style w:type="character" w:customStyle="1" w:styleId="Heading4Char">
    <w:name w:val="Heading 4 Char"/>
    <w:basedOn w:val="DefaultParagraphFont"/>
    <w:link w:val="Heading4"/>
    <w:uiPriority w:val="9"/>
    <w:semiHidden/>
    <w:rsid w:val="00A85847"/>
    <w:rPr>
      <w:rFonts w:asciiTheme="majorHAnsi" w:eastAsiaTheme="majorEastAsia" w:hAnsiTheme="majorHAnsi" w:cstheme="majorBidi"/>
      <w:b/>
      <w:bCs/>
      <w:i/>
      <w:iCs/>
      <w:color w:val="4F81BD" w:themeColor="accent1"/>
    </w:rPr>
  </w:style>
  <w:style w:type="character" w:customStyle="1" w:styleId="pagecontents">
    <w:name w:val="pagecontents"/>
    <w:basedOn w:val="DefaultParagraphFont"/>
    <w:rsid w:val="006511E0"/>
  </w:style>
  <w:style w:type="character" w:customStyle="1" w:styleId="apple-converted-space">
    <w:name w:val="apple-converted-space"/>
    <w:basedOn w:val="DefaultParagraphFont"/>
    <w:rsid w:val="00213A6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39E"/>
    <w:pPr>
      <w:spacing w:after="240"/>
      <w:ind w:firstLine="720"/>
    </w:pPr>
  </w:style>
  <w:style w:type="paragraph" w:styleId="Heading1">
    <w:name w:val="heading 1"/>
    <w:basedOn w:val="Normal"/>
    <w:next w:val="Normal"/>
    <w:link w:val="Heading1Char"/>
    <w:uiPriority w:val="9"/>
    <w:qFormat/>
    <w:rsid w:val="001476FF"/>
    <w:pPr>
      <w:keepNext/>
      <w:keepLines/>
      <w:ind w:firstLine="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AC5D3F"/>
    <w:pPr>
      <w:keepNext/>
      <w:keepLines/>
      <w:ind w:firstLine="0"/>
      <w:outlineLvl w:val="1"/>
    </w:pPr>
    <w:rPr>
      <w:rFonts w:eastAsiaTheme="majorEastAsia" w:cstheme="majorBidi"/>
      <w:b/>
      <w:bCs/>
      <w:szCs w:val="26"/>
      <w:u w:val="single"/>
    </w:rPr>
  </w:style>
  <w:style w:type="paragraph" w:styleId="Heading3">
    <w:name w:val="heading 3"/>
    <w:basedOn w:val="Normal"/>
    <w:next w:val="Normal"/>
    <w:link w:val="Heading3Char"/>
    <w:unhideWhenUsed/>
    <w:qFormat/>
    <w:rsid w:val="00B14C55"/>
    <w:pPr>
      <w:keepNext/>
      <w:keepLines/>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A8584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212F3A"/>
    <w:rPr>
      <w:sz w:val="18"/>
      <w:szCs w:val="18"/>
    </w:rPr>
  </w:style>
  <w:style w:type="paragraph" w:styleId="CommentText">
    <w:name w:val="annotation text"/>
    <w:basedOn w:val="Normal"/>
    <w:link w:val="CommentTextChar"/>
    <w:uiPriority w:val="99"/>
    <w:unhideWhenUsed/>
    <w:rsid w:val="00212F3A"/>
  </w:style>
  <w:style w:type="character" w:customStyle="1" w:styleId="CommentTextChar">
    <w:name w:val="Comment Text Char"/>
    <w:basedOn w:val="DefaultParagraphFont"/>
    <w:link w:val="CommentText"/>
    <w:uiPriority w:val="99"/>
    <w:rsid w:val="00212F3A"/>
  </w:style>
  <w:style w:type="paragraph" w:styleId="CommentSubject">
    <w:name w:val="annotation subject"/>
    <w:basedOn w:val="CommentText"/>
    <w:next w:val="CommentText"/>
    <w:link w:val="CommentSubjectChar"/>
    <w:uiPriority w:val="99"/>
    <w:semiHidden/>
    <w:unhideWhenUsed/>
    <w:rsid w:val="00212F3A"/>
    <w:rPr>
      <w:b/>
      <w:bCs/>
      <w:sz w:val="20"/>
      <w:szCs w:val="20"/>
    </w:rPr>
  </w:style>
  <w:style w:type="character" w:customStyle="1" w:styleId="CommentSubjectChar">
    <w:name w:val="Comment Subject Char"/>
    <w:basedOn w:val="CommentTextChar"/>
    <w:link w:val="CommentSubject"/>
    <w:uiPriority w:val="99"/>
    <w:semiHidden/>
    <w:rsid w:val="00212F3A"/>
    <w:rPr>
      <w:b/>
      <w:bCs/>
      <w:sz w:val="20"/>
      <w:szCs w:val="20"/>
    </w:rPr>
  </w:style>
  <w:style w:type="paragraph" w:styleId="BalloonText">
    <w:name w:val="Balloon Text"/>
    <w:basedOn w:val="Normal"/>
    <w:link w:val="BalloonTextChar"/>
    <w:semiHidden/>
    <w:unhideWhenUsed/>
    <w:rsid w:val="00212F3A"/>
    <w:rPr>
      <w:rFonts w:ascii="Lucida Grande" w:hAnsi="Lucida Grande" w:cs="Lucida Grande"/>
      <w:sz w:val="18"/>
      <w:szCs w:val="18"/>
    </w:rPr>
  </w:style>
  <w:style w:type="character" w:customStyle="1" w:styleId="BalloonTextChar">
    <w:name w:val="Balloon Text Char"/>
    <w:basedOn w:val="DefaultParagraphFont"/>
    <w:link w:val="BalloonText"/>
    <w:semiHidden/>
    <w:rsid w:val="00212F3A"/>
    <w:rPr>
      <w:rFonts w:ascii="Lucida Grande" w:hAnsi="Lucida Grande" w:cs="Lucida Grande"/>
      <w:sz w:val="18"/>
      <w:szCs w:val="18"/>
    </w:rPr>
  </w:style>
  <w:style w:type="paragraph" w:styleId="Caption">
    <w:name w:val="caption"/>
    <w:aliases w:val="Caption Char"/>
    <w:basedOn w:val="Normal"/>
    <w:next w:val="Normal"/>
    <w:link w:val="CaptionChar1"/>
    <w:uiPriority w:val="35"/>
    <w:unhideWhenUsed/>
    <w:qFormat/>
    <w:rsid w:val="00F21586"/>
    <w:rPr>
      <w:b/>
      <w:bCs/>
      <w:szCs w:val="18"/>
    </w:rPr>
  </w:style>
  <w:style w:type="paragraph" w:styleId="NormalWeb">
    <w:name w:val="Normal (Web)"/>
    <w:basedOn w:val="Normal"/>
    <w:uiPriority w:val="99"/>
    <w:unhideWhenUsed/>
    <w:rsid w:val="00213A60"/>
    <w:pPr>
      <w:spacing w:before="100" w:beforeAutospacing="1" w:after="100" w:afterAutospacing="1"/>
    </w:pPr>
    <w:rPr>
      <w:rFonts w:cs="Arial"/>
    </w:rPr>
  </w:style>
  <w:style w:type="character" w:customStyle="1" w:styleId="Heading1Char">
    <w:name w:val="Heading 1 Char"/>
    <w:basedOn w:val="DefaultParagraphFont"/>
    <w:link w:val="Heading1"/>
    <w:uiPriority w:val="9"/>
    <w:rsid w:val="001476FF"/>
    <w:rPr>
      <w:rFonts w:eastAsiaTheme="majorEastAsia" w:cstheme="majorBidi"/>
      <w:b/>
      <w:bCs/>
      <w:sz w:val="28"/>
      <w:szCs w:val="28"/>
    </w:rPr>
  </w:style>
  <w:style w:type="character" w:customStyle="1" w:styleId="Heading2Char">
    <w:name w:val="Heading 2 Char"/>
    <w:basedOn w:val="DefaultParagraphFont"/>
    <w:link w:val="Heading2"/>
    <w:rsid w:val="00AC5D3F"/>
    <w:rPr>
      <w:rFonts w:eastAsiaTheme="majorEastAsia" w:cstheme="majorBidi"/>
      <w:b/>
      <w:bCs/>
      <w:szCs w:val="26"/>
      <w:u w:val="single"/>
    </w:rPr>
  </w:style>
  <w:style w:type="character" w:customStyle="1" w:styleId="Heading3Char">
    <w:name w:val="Heading 3 Char"/>
    <w:basedOn w:val="DefaultParagraphFont"/>
    <w:link w:val="Heading3"/>
    <w:rsid w:val="00B14C55"/>
    <w:rPr>
      <w:rFonts w:asciiTheme="majorHAnsi" w:eastAsiaTheme="majorEastAsia" w:hAnsiTheme="majorHAnsi" w:cstheme="majorBidi"/>
      <w:bCs/>
      <w:i/>
    </w:rPr>
  </w:style>
  <w:style w:type="paragraph" w:styleId="Title">
    <w:name w:val="Title"/>
    <w:basedOn w:val="Normal"/>
    <w:next w:val="Normal"/>
    <w:link w:val="TitleChar"/>
    <w:uiPriority w:val="10"/>
    <w:qFormat/>
    <w:rsid w:val="00EC0B5E"/>
    <w:pPr>
      <w:spacing w:after="300"/>
      <w:contextualSpacing/>
      <w:jc w:val="center"/>
    </w:pPr>
    <w:rPr>
      <w:rFonts w:eastAsiaTheme="majorEastAsia" w:cstheme="majorBidi"/>
      <w:b/>
      <w:caps/>
      <w:spacing w:val="5"/>
      <w:kern w:val="28"/>
      <w:sz w:val="36"/>
      <w:szCs w:val="52"/>
    </w:rPr>
  </w:style>
  <w:style w:type="character" w:customStyle="1" w:styleId="TitleChar">
    <w:name w:val="Title Char"/>
    <w:basedOn w:val="DefaultParagraphFont"/>
    <w:link w:val="Title"/>
    <w:uiPriority w:val="10"/>
    <w:rsid w:val="00EC0B5E"/>
    <w:rPr>
      <w:rFonts w:eastAsiaTheme="majorEastAsia" w:cstheme="majorBidi"/>
      <w:b/>
      <w:caps/>
      <w:spacing w:val="5"/>
      <w:kern w:val="28"/>
      <w:sz w:val="36"/>
      <w:szCs w:val="52"/>
    </w:rPr>
  </w:style>
  <w:style w:type="paragraph" w:customStyle="1" w:styleId="BaseText">
    <w:name w:val="Base_Text"/>
    <w:rsid w:val="0075043E"/>
    <w:pPr>
      <w:spacing w:before="120"/>
    </w:pPr>
    <w:rPr>
      <w:rFonts w:ascii="Times New Roman" w:eastAsia="Times New Roman" w:hAnsi="Times New Roman" w:cs="Times New Roman"/>
    </w:rPr>
  </w:style>
  <w:style w:type="paragraph" w:customStyle="1" w:styleId="1stparatext">
    <w:name w:val="1st para text"/>
    <w:basedOn w:val="BaseText"/>
    <w:rsid w:val="0075043E"/>
  </w:style>
  <w:style w:type="paragraph" w:customStyle="1" w:styleId="BaseHeading">
    <w:name w:val="Base_Heading"/>
    <w:rsid w:val="0075043E"/>
    <w:pPr>
      <w:keepNext/>
      <w:spacing w:before="24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75043E"/>
  </w:style>
  <w:style w:type="paragraph" w:customStyle="1" w:styleId="AbstractSummary">
    <w:name w:val="Abstract/Summary"/>
    <w:basedOn w:val="BaseText"/>
    <w:rsid w:val="0075043E"/>
  </w:style>
  <w:style w:type="paragraph" w:customStyle="1" w:styleId="Referencesandnotes">
    <w:name w:val="References and notes"/>
    <w:basedOn w:val="BaseText"/>
    <w:rsid w:val="0075043E"/>
    <w:pPr>
      <w:ind w:left="720" w:hanging="720"/>
    </w:pPr>
  </w:style>
  <w:style w:type="paragraph" w:customStyle="1" w:styleId="Acknowledgement">
    <w:name w:val="Acknowledgement"/>
    <w:basedOn w:val="Referencesandnotes"/>
    <w:rsid w:val="0075043E"/>
  </w:style>
  <w:style w:type="paragraph" w:customStyle="1" w:styleId="Subhead">
    <w:name w:val="Subhead"/>
    <w:basedOn w:val="BaseHeading"/>
    <w:rsid w:val="0075043E"/>
    <w:rPr>
      <w:b/>
      <w:bCs/>
      <w:sz w:val="24"/>
      <w:szCs w:val="24"/>
    </w:rPr>
  </w:style>
  <w:style w:type="paragraph" w:customStyle="1" w:styleId="AppendixHead">
    <w:name w:val="AppendixHead"/>
    <w:basedOn w:val="Subhead"/>
    <w:rsid w:val="0075043E"/>
  </w:style>
  <w:style w:type="paragraph" w:customStyle="1" w:styleId="AppendixSubhead">
    <w:name w:val="AppendixSubhead"/>
    <w:basedOn w:val="Subhead"/>
    <w:rsid w:val="0075043E"/>
  </w:style>
  <w:style w:type="paragraph" w:customStyle="1" w:styleId="Articletype">
    <w:name w:val="Article type"/>
    <w:basedOn w:val="BaseText"/>
    <w:rsid w:val="0075043E"/>
  </w:style>
  <w:style w:type="character" w:customStyle="1" w:styleId="aubase">
    <w:name w:val="au_base"/>
    <w:rsid w:val="0075043E"/>
    <w:rPr>
      <w:sz w:val="24"/>
    </w:rPr>
  </w:style>
  <w:style w:type="character" w:customStyle="1" w:styleId="aucollab">
    <w:name w:val="au_collab"/>
    <w:rsid w:val="0075043E"/>
    <w:rPr>
      <w:sz w:val="24"/>
      <w:bdr w:val="none" w:sz="0" w:space="0" w:color="auto"/>
      <w:shd w:val="clear" w:color="auto" w:fill="C0C0C0"/>
    </w:rPr>
  </w:style>
  <w:style w:type="character" w:customStyle="1" w:styleId="audeg">
    <w:name w:val="au_deg"/>
    <w:rsid w:val="0075043E"/>
    <w:rPr>
      <w:sz w:val="24"/>
      <w:bdr w:val="none" w:sz="0" w:space="0" w:color="auto"/>
      <w:shd w:val="clear" w:color="auto" w:fill="FFFF00"/>
    </w:rPr>
  </w:style>
  <w:style w:type="character" w:customStyle="1" w:styleId="aufname">
    <w:name w:val="au_fname"/>
    <w:rsid w:val="0075043E"/>
    <w:rPr>
      <w:sz w:val="24"/>
      <w:bdr w:val="none" w:sz="0" w:space="0" w:color="auto"/>
      <w:shd w:val="clear" w:color="auto" w:fill="00FFFF"/>
    </w:rPr>
  </w:style>
  <w:style w:type="character" w:customStyle="1" w:styleId="aurole">
    <w:name w:val="au_role"/>
    <w:rsid w:val="0075043E"/>
    <w:rPr>
      <w:sz w:val="24"/>
      <w:bdr w:val="none" w:sz="0" w:space="0" w:color="auto"/>
      <w:shd w:val="clear" w:color="auto" w:fill="808000"/>
    </w:rPr>
  </w:style>
  <w:style w:type="character" w:customStyle="1" w:styleId="ausuffix">
    <w:name w:val="au_suffix"/>
    <w:rsid w:val="0075043E"/>
    <w:rPr>
      <w:sz w:val="24"/>
      <w:bdr w:val="none" w:sz="0" w:space="0" w:color="auto"/>
      <w:shd w:val="clear" w:color="auto" w:fill="FF00FF"/>
    </w:rPr>
  </w:style>
  <w:style w:type="character" w:customStyle="1" w:styleId="ausurname">
    <w:name w:val="au_surname"/>
    <w:rsid w:val="0075043E"/>
    <w:rPr>
      <w:sz w:val="24"/>
      <w:bdr w:val="none" w:sz="0" w:space="0" w:color="auto"/>
      <w:shd w:val="clear" w:color="auto" w:fill="00FF00"/>
    </w:rPr>
  </w:style>
  <w:style w:type="paragraph" w:customStyle="1" w:styleId="AuthorAttribute">
    <w:name w:val="Author Attribute"/>
    <w:basedOn w:val="BaseText"/>
    <w:rsid w:val="0075043E"/>
    <w:pPr>
      <w:spacing w:before="480"/>
    </w:pPr>
  </w:style>
  <w:style w:type="paragraph" w:customStyle="1" w:styleId="Footnote">
    <w:name w:val="Footnote"/>
    <w:basedOn w:val="BaseText"/>
    <w:rsid w:val="0075043E"/>
  </w:style>
  <w:style w:type="paragraph" w:customStyle="1" w:styleId="AuthorFootnote">
    <w:name w:val="AuthorFootnote"/>
    <w:basedOn w:val="Footnote"/>
    <w:rsid w:val="0075043E"/>
    <w:pPr>
      <w:autoSpaceDE w:val="0"/>
      <w:autoSpaceDN w:val="0"/>
      <w:adjustRightInd w:val="0"/>
    </w:pPr>
    <w:rPr>
      <w:lang w:bidi="he-IL"/>
    </w:rPr>
  </w:style>
  <w:style w:type="paragraph" w:customStyle="1" w:styleId="Authors">
    <w:name w:val="Authors"/>
    <w:basedOn w:val="BaseText"/>
    <w:rsid w:val="0075043E"/>
    <w:pPr>
      <w:spacing w:after="360"/>
      <w:jc w:val="center"/>
    </w:pPr>
  </w:style>
  <w:style w:type="character" w:customStyle="1" w:styleId="bibarticle">
    <w:name w:val="bib_article"/>
    <w:rsid w:val="0075043E"/>
    <w:rPr>
      <w:sz w:val="24"/>
      <w:bdr w:val="none" w:sz="0" w:space="0" w:color="auto"/>
      <w:shd w:val="clear" w:color="auto" w:fill="00FFFF"/>
    </w:rPr>
  </w:style>
  <w:style w:type="character" w:customStyle="1" w:styleId="bibbase">
    <w:name w:val="bib_base"/>
    <w:rsid w:val="0075043E"/>
    <w:rPr>
      <w:sz w:val="24"/>
    </w:rPr>
  </w:style>
  <w:style w:type="character" w:customStyle="1" w:styleId="bibcomment">
    <w:name w:val="bib_comment"/>
    <w:rsid w:val="0075043E"/>
    <w:rPr>
      <w:sz w:val="24"/>
    </w:rPr>
  </w:style>
  <w:style w:type="character" w:customStyle="1" w:styleId="bibdeg">
    <w:name w:val="bib_deg"/>
    <w:rsid w:val="0075043E"/>
    <w:rPr>
      <w:sz w:val="24"/>
    </w:rPr>
  </w:style>
  <w:style w:type="character" w:customStyle="1" w:styleId="bibdoi">
    <w:name w:val="bib_doi"/>
    <w:rsid w:val="0075043E"/>
    <w:rPr>
      <w:sz w:val="24"/>
      <w:bdr w:val="none" w:sz="0" w:space="0" w:color="auto"/>
      <w:shd w:val="clear" w:color="auto" w:fill="00FF00"/>
    </w:rPr>
  </w:style>
  <w:style w:type="character" w:customStyle="1" w:styleId="bibetal">
    <w:name w:val="bib_etal"/>
    <w:rsid w:val="0075043E"/>
    <w:rPr>
      <w:sz w:val="24"/>
      <w:bdr w:val="none" w:sz="0" w:space="0" w:color="auto"/>
      <w:shd w:val="clear" w:color="auto" w:fill="008080"/>
    </w:rPr>
  </w:style>
  <w:style w:type="character" w:customStyle="1" w:styleId="bibfname">
    <w:name w:val="bib_fname"/>
    <w:rsid w:val="0075043E"/>
    <w:rPr>
      <w:sz w:val="24"/>
      <w:bdr w:val="none" w:sz="0" w:space="0" w:color="auto"/>
      <w:shd w:val="clear" w:color="auto" w:fill="FFFF00"/>
    </w:rPr>
  </w:style>
  <w:style w:type="character" w:customStyle="1" w:styleId="bibfpage">
    <w:name w:val="bib_fpage"/>
    <w:rsid w:val="0075043E"/>
    <w:rPr>
      <w:sz w:val="24"/>
      <w:bdr w:val="none" w:sz="0" w:space="0" w:color="auto"/>
      <w:shd w:val="clear" w:color="auto" w:fill="808080"/>
    </w:rPr>
  </w:style>
  <w:style w:type="character" w:customStyle="1" w:styleId="bibissue">
    <w:name w:val="bib_issue"/>
    <w:rsid w:val="0075043E"/>
    <w:rPr>
      <w:sz w:val="24"/>
      <w:bdr w:val="none" w:sz="0" w:space="0" w:color="auto"/>
      <w:shd w:val="clear" w:color="auto" w:fill="FFFF00"/>
    </w:rPr>
  </w:style>
  <w:style w:type="character" w:customStyle="1" w:styleId="bibjournal">
    <w:name w:val="bib_journal"/>
    <w:rsid w:val="0075043E"/>
    <w:rPr>
      <w:sz w:val="24"/>
      <w:bdr w:val="none" w:sz="0" w:space="0" w:color="auto"/>
      <w:shd w:val="clear" w:color="auto" w:fill="808000"/>
    </w:rPr>
  </w:style>
  <w:style w:type="character" w:customStyle="1" w:styleId="biblpage">
    <w:name w:val="bib_lpage"/>
    <w:rsid w:val="0075043E"/>
    <w:rPr>
      <w:sz w:val="24"/>
      <w:bdr w:val="none" w:sz="0" w:space="0" w:color="auto"/>
      <w:shd w:val="clear" w:color="auto" w:fill="808080"/>
    </w:rPr>
  </w:style>
  <w:style w:type="character" w:customStyle="1" w:styleId="bibmedline">
    <w:name w:val="bib_medline"/>
    <w:rsid w:val="0075043E"/>
    <w:rPr>
      <w:sz w:val="24"/>
    </w:rPr>
  </w:style>
  <w:style w:type="character" w:customStyle="1" w:styleId="bibnumber">
    <w:name w:val="bib_number"/>
    <w:rsid w:val="0075043E"/>
    <w:rPr>
      <w:sz w:val="24"/>
    </w:rPr>
  </w:style>
  <w:style w:type="character" w:customStyle="1" w:styleId="biborganization">
    <w:name w:val="bib_organization"/>
    <w:rsid w:val="0075043E"/>
    <w:rPr>
      <w:sz w:val="24"/>
      <w:bdr w:val="none" w:sz="0" w:space="0" w:color="auto"/>
      <w:shd w:val="clear" w:color="auto" w:fill="808000"/>
    </w:rPr>
  </w:style>
  <w:style w:type="character" w:customStyle="1" w:styleId="bibsuffix">
    <w:name w:val="bib_suffix"/>
    <w:rsid w:val="0075043E"/>
    <w:rPr>
      <w:sz w:val="24"/>
    </w:rPr>
  </w:style>
  <w:style w:type="character" w:customStyle="1" w:styleId="bibsuppl">
    <w:name w:val="bib_suppl"/>
    <w:rsid w:val="0075043E"/>
    <w:rPr>
      <w:sz w:val="24"/>
      <w:bdr w:val="none" w:sz="0" w:space="0" w:color="auto"/>
      <w:shd w:val="clear" w:color="auto" w:fill="FFFF00"/>
    </w:rPr>
  </w:style>
  <w:style w:type="character" w:customStyle="1" w:styleId="bibsurname">
    <w:name w:val="bib_surname"/>
    <w:rsid w:val="0075043E"/>
    <w:rPr>
      <w:sz w:val="24"/>
      <w:bdr w:val="none" w:sz="0" w:space="0" w:color="auto"/>
      <w:shd w:val="clear" w:color="auto" w:fill="FFFF00"/>
    </w:rPr>
  </w:style>
  <w:style w:type="character" w:customStyle="1" w:styleId="bibunpubl">
    <w:name w:val="bib_unpubl"/>
    <w:rsid w:val="0075043E"/>
    <w:rPr>
      <w:sz w:val="24"/>
    </w:rPr>
  </w:style>
  <w:style w:type="character" w:customStyle="1" w:styleId="biburl">
    <w:name w:val="bib_url"/>
    <w:rsid w:val="0075043E"/>
    <w:rPr>
      <w:sz w:val="24"/>
      <w:bdr w:val="none" w:sz="0" w:space="0" w:color="auto"/>
      <w:shd w:val="clear" w:color="auto" w:fill="00FF00"/>
    </w:rPr>
  </w:style>
  <w:style w:type="character" w:customStyle="1" w:styleId="bibvolume">
    <w:name w:val="bib_volume"/>
    <w:rsid w:val="0075043E"/>
    <w:rPr>
      <w:sz w:val="24"/>
      <w:bdr w:val="none" w:sz="0" w:space="0" w:color="auto"/>
      <w:shd w:val="clear" w:color="auto" w:fill="00FF00"/>
    </w:rPr>
  </w:style>
  <w:style w:type="character" w:customStyle="1" w:styleId="bibyear">
    <w:name w:val="bib_year"/>
    <w:rsid w:val="0075043E"/>
    <w:rPr>
      <w:sz w:val="24"/>
      <w:bdr w:val="none" w:sz="0" w:space="0" w:color="auto"/>
      <w:shd w:val="clear" w:color="auto" w:fill="FF00FF"/>
    </w:rPr>
  </w:style>
  <w:style w:type="paragraph" w:customStyle="1" w:styleId="BookorMeetingInformation">
    <w:name w:val="Book or Meeting Information"/>
    <w:basedOn w:val="BaseText"/>
    <w:rsid w:val="0075043E"/>
  </w:style>
  <w:style w:type="paragraph" w:customStyle="1" w:styleId="BookInformation">
    <w:name w:val="BookInformation"/>
    <w:basedOn w:val="BaseText"/>
    <w:rsid w:val="0075043E"/>
  </w:style>
  <w:style w:type="paragraph" w:customStyle="1" w:styleId="Level2Head">
    <w:name w:val="Level 2 Head"/>
    <w:basedOn w:val="BaseHeading"/>
    <w:rsid w:val="0075043E"/>
    <w:pPr>
      <w:outlineLvl w:val="1"/>
    </w:pPr>
    <w:rPr>
      <w:i/>
      <w:iCs/>
      <w:sz w:val="24"/>
      <w:szCs w:val="24"/>
    </w:rPr>
  </w:style>
  <w:style w:type="paragraph" w:customStyle="1" w:styleId="BoxLevel2Head">
    <w:name w:val="BoxLevel 2 Head"/>
    <w:basedOn w:val="Level2Head"/>
    <w:rsid w:val="0075043E"/>
    <w:pPr>
      <w:shd w:val="clear" w:color="auto" w:fill="E6E6E6"/>
    </w:pPr>
  </w:style>
  <w:style w:type="paragraph" w:customStyle="1" w:styleId="BoxListUnnumbered">
    <w:name w:val="BoxListUnnumbered"/>
    <w:basedOn w:val="BaseText"/>
    <w:rsid w:val="0075043E"/>
    <w:pPr>
      <w:shd w:val="clear" w:color="auto" w:fill="E6E6E6"/>
      <w:ind w:left="1080" w:hanging="360"/>
    </w:pPr>
  </w:style>
  <w:style w:type="paragraph" w:customStyle="1" w:styleId="BoxList">
    <w:name w:val="BoxList"/>
    <w:basedOn w:val="BoxListUnnumbered"/>
    <w:rsid w:val="0075043E"/>
  </w:style>
  <w:style w:type="paragraph" w:customStyle="1" w:styleId="BoxSubhead">
    <w:name w:val="BoxSubhead"/>
    <w:basedOn w:val="Subhead"/>
    <w:rsid w:val="0075043E"/>
    <w:pPr>
      <w:shd w:val="clear" w:color="auto" w:fill="E6E6E6"/>
    </w:pPr>
  </w:style>
  <w:style w:type="paragraph" w:customStyle="1" w:styleId="Paragraph">
    <w:name w:val="Paragraph"/>
    <w:basedOn w:val="BaseText"/>
    <w:rsid w:val="0075043E"/>
    <w:pPr>
      <w:ind w:firstLine="720"/>
    </w:pPr>
  </w:style>
  <w:style w:type="paragraph" w:customStyle="1" w:styleId="BoxText">
    <w:name w:val="BoxText"/>
    <w:basedOn w:val="Paragraph"/>
    <w:rsid w:val="0075043E"/>
    <w:pPr>
      <w:shd w:val="clear" w:color="auto" w:fill="E6E6E6"/>
    </w:pPr>
  </w:style>
  <w:style w:type="paragraph" w:customStyle="1" w:styleId="BoxTitle">
    <w:name w:val="BoxTitle"/>
    <w:basedOn w:val="BaseHeading"/>
    <w:rsid w:val="0075043E"/>
    <w:pPr>
      <w:shd w:val="clear" w:color="auto" w:fill="E6E6E6"/>
    </w:pPr>
    <w:rPr>
      <w:b/>
      <w:sz w:val="24"/>
      <w:szCs w:val="24"/>
    </w:rPr>
  </w:style>
  <w:style w:type="paragraph" w:customStyle="1" w:styleId="BulletedText">
    <w:name w:val="Bulleted Text"/>
    <w:basedOn w:val="BaseText"/>
    <w:rsid w:val="0075043E"/>
    <w:pPr>
      <w:ind w:left="720" w:hanging="720"/>
    </w:pPr>
  </w:style>
  <w:style w:type="paragraph" w:customStyle="1" w:styleId="career-magazine">
    <w:name w:val="career-magazine"/>
    <w:basedOn w:val="BaseText"/>
    <w:rsid w:val="0075043E"/>
    <w:pPr>
      <w:jc w:val="right"/>
    </w:pPr>
    <w:rPr>
      <w:color w:val="FF0000"/>
    </w:rPr>
  </w:style>
  <w:style w:type="paragraph" w:customStyle="1" w:styleId="career-stage">
    <w:name w:val="career-stage"/>
    <w:basedOn w:val="BaseText"/>
    <w:rsid w:val="0075043E"/>
    <w:pPr>
      <w:jc w:val="right"/>
    </w:pPr>
    <w:rPr>
      <w:color w:val="339966"/>
    </w:rPr>
  </w:style>
  <w:style w:type="character" w:customStyle="1" w:styleId="citebase">
    <w:name w:val="cite_base"/>
    <w:rsid w:val="0075043E"/>
    <w:rPr>
      <w:sz w:val="24"/>
    </w:rPr>
  </w:style>
  <w:style w:type="character" w:customStyle="1" w:styleId="citebib">
    <w:name w:val="cite_bib"/>
    <w:rsid w:val="0075043E"/>
    <w:rPr>
      <w:sz w:val="24"/>
      <w:bdr w:val="none" w:sz="0" w:space="0" w:color="auto"/>
      <w:shd w:val="clear" w:color="auto" w:fill="00FFFF"/>
    </w:rPr>
  </w:style>
  <w:style w:type="character" w:customStyle="1" w:styleId="citebox">
    <w:name w:val="cite_box"/>
    <w:rsid w:val="0075043E"/>
    <w:rPr>
      <w:sz w:val="24"/>
    </w:rPr>
  </w:style>
  <w:style w:type="character" w:customStyle="1" w:styleId="citeen">
    <w:name w:val="cite_en"/>
    <w:rsid w:val="0075043E"/>
    <w:rPr>
      <w:sz w:val="24"/>
      <w:shd w:val="clear" w:color="auto" w:fill="FFFF00"/>
      <w:vertAlign w:val="superscript"/>
    </w:rPr>
  </w:style>
  <w:style w:type="character" w:customStyle="1" w:styleId="citeeq">
    <w:name w:val="cite_eq"/>
    <w:rsid w:val="0075043E"/>
    <w:rPr>
      <w:sz w:val="24"/>
      <w:bdr w:val="none" w:sz="0" w:space="0" w:color="auto"/>
      <w:shd w:val="clear" w:color="auto" w:fill="FF99CC"/>
    </w:rPr>
  </w:style>
  <w:style w:type="character" w:customStyle="1" w:styleId="citefig">
    <w:name w:val="cite_fig"/>
    <w:rsid w:val="0075043E"/>
    <w:rPr>
      <w:color w:val="000000"/>
      <w:sz w:val="24"/>
      <w:bdr w:val="none" w:sz="0" w:space="0" w:color="auto"/>
      <w:shd w:val="clear" w:color="auto" w:fill="00FF00"/>
    </w:rPr>
  </w:style>
  <w:style w:type="character" w:customStyle="1" w:styleId="citefn">
    <w:name w:val="cite_fn"/>
    <w:rsid w:val="0075043E"/>
    <w:rPr>
      <w:sz w:val="24"/>
      <w:bdr w:val="none" w:sz="0" w:space="0" w:color="auto"/>
      <w:shd w:val="clear" w:color="auto" w:fill="FF0000"/>
    </w:rPr>
  </w:style>
  <w:style w:type="character" w:customStyle="1" w:styleId="citetbl">
    <w:name w:val="cite_tbl"/>
    <w:rsid w:val="0075043E"/>
    <w:rPr>
      <w:color w:val="000000"/>
      <w:sz w:val="24"/>
      <w:bdr w:val="none" w:sz="0" w:space="0" w:color="auto"/>
      <w:shd w:val="clear" w:color="auto" w:fill="FF00FF"/>
    </w:rPr>
  </w:style>
  <w:style w:type="paragraph" w:customStyle="1" w:styleId="ContinuedParagraph">
    <w:name w:val="ContinuedParagraph"/>
    <w:basedOn w:val="Paragraph"/>
    <w:rsid w:val="0075043E"/>
    <w:pPr>
      <w:ind w:firstLine="0"/>
    </w:pPr>
  </w:style>
  <w:style w:type="character" w:customStyle="1" w:styleId="ContractNumber">
    <w:name w:val="Contract Number"/>
    <w:rsid w:val="0075043E"/>
    <w:rPr>
      <w:sz w:val="24"/>
      <w:szCs w:val="24"/>
      <w:bdr w:val="none" w:sz="0" w:space="0" w:color="auto"/>
      <w:shd w:val="clear" w:color="auto" w:fill="CCFFCC"/>
    </w:rPr>
  </w:style>
  <w:style w:type="character" w:customStyle="1" w:styleId="ContractSponsor">
    <w:name w:val="Contract Sponsor"/>
    <w:rsid w:val="0075043E"/>
    <w:rPr>
      <w:sz w:val="24"/>
      <w:szCs w:val="24"/>
      <w:bdr w:val="none" w:sz="0" w:space="0" w:color="auto"/>
      <w:shd w:val="clear" w:color="auto" w:fill="FFCC99"/>
    </w:rPr>
  </w:style>
  <w:style w:type="paragraph" w:customStyle="1" w:styleId="Correspondence">
    <w:name w:val="Correspondence"/>
    <w:basedOn w:val="BaseText"/>
    <w:rsid w:val="0075043E"/>
    <w:pPr>
      <w:spacing w:before="0" w:after="240"/>
    </w:pPr>
  </w:style>
  <w:style w:type="paragraph" w:customStyle="1" w:styleId="DateAccepted">
    <w:name w:val="Date Accepted"/>
    <w:basedOn w:val="BaseText"/>
    <w:rsid w:val="0075043E"/>
    <w:pPr>
      <w:spacing w:before="360"/>
    </w:pPr>
  </w:style>
  <w:style w:type="paragraph" w:customStyle="1" w:styleId="Deck">
    <w:name w:val="Deck"/>
    <w:basedOn w:val="BaseHeading"/>
    <w:rsid w:val="0075043E"/>
    <w:pPr>
      <w:outlineLvl w:val="1"/>
    </w:pPr>
  </w:style>
  <w:style w:type="paragraph" w:customStyle="1" w:styleId="DefTerm">
    <w:name w:val="DefTerm"/>
    <w:basedOn w:val="BaseText"/>
    <w:rsid w:val="0075043E"/>
    <w:pPr>
      <w:ind w:left="720"/>
    </w:pPr>
  </w:style>
  <w:style w:type="paragraph" w:customStyle="1" w:styleId="Definition">
    <w:name w:val="Definition"/>
    <w:basedOn w:val="DefTerm"/>
    <w:rsid w:val="0075043E"/>
    <w:pPr>
      <w:ind w:left="1080" w:hanging="360"/>
    </w:pPr>
  </w:style>
  <w:style w:type="paragraph" w:customStyle="1" w:styleId="DefListTitle">
    <w:name w:val="DefListTitle"/>
    <w:basedOn w:val="BaseHeading"/>
    <w:rsid w:val="0075043E"/>
  </w:style>
  <w:style w:type="paragraph" w:customStyle="1" w:styleId="discipline">
    <w:name w:val="discipline"/>
    <w:basedOn w:val="BaseText"/>
    <w:rsid w:val="0075043E"/>
    <w:pPr>
      <w:jc w:val="right"/>
    </w:pPr>
    <w:rPr>
      <w:color w:val="993366"/>
    </w:rPr>
  </w:style>
  <w:style w:type="paragraph" w:customStyle="1" w:styleId="Editors">
    <w:name w:val="Editors"/>
    <w:basedOn w:val="Authors"/>
    <w:rsid w:val="0075043E"/>
  </w:style>
  <w:style w:type="character" w:styleId="Emphasis">
    <w:name w:val="Emphasis"/>
    <w:uiPriority w:val="20"/>
    <w:qFormat/>
    <w:rsid w:val="0075043E"/>
    <w:rPr>
      <w:i/>
      <w:iCs/>
    </w:rPr>
  </w:style>
  <w:style w:type="character" w:styleId="EndnoteReference">
    <w:name w:val="endnote reference"/>
    <w:semiHidden/>
    <w:rsid w:val="0075043E"/>
    <w:rPr>
      <w:vertAlign w:val="superscript"/>
    </w:rPr>
  </w:style>
  <w:style w:type="paragraph" w:styleId="EndnoteText">
    <w:name w:val="endnote text"/>
    <w:basedOn w:val="Normal"/>
    <w:link w:val="EndnoteTextChar"/>
    <w:semiHidden/>
    <w:rsid w:val="0075043E"/>
    <w:rPr>
      <w:rFonts w:ascii="Cambria" w:eastAsia="Cambria" w:hAnsi="Cambria" w:cs="Times New Roman"/>
      <w:szCs w:val="20"/>
    </w:rPr>
  </w:style>
  <w:style w:type="character" w:customStyle="1" w:styleId="EndnoteTextChar">
    <w:name w:val="Endnote Text Char"/>
    <w:basedOn w:val="DefaultParagraphFont"/>
    <w:link w:val="EndnoteText"/>
    <w:semiHidden/>
    <w:rsid w:val="0075043E"/>
    <w:rPr>
      <w:rFonts w:ascii="Cambria" w:eastAsia="Cambria" w:hAnsi="Cambria" w:cs="Times New Roman"/>
      <w:szCs w:val="20"/>
    </w:rPr>
  </w:style>
  <w:style w:type="character" w:customStyle="1" w:styleId="eqno">
    <w:name w:val="eq_no"/>
    <w:rsid w:val="0075043E"/>
    <w:rPr>
      <w:sz w:val="24"/>
    </w:rPr>
  </w:style>
  <w:style w:type="paragraph" w:customStyle="1" w:styleId="Equation">
    <w:name w:val="Equation"/>
    <w:basedOn w:val="BaseText"/>
    <w:rsid w:val="0075043E"/>
    <w:pPr>
      <w:jc w:val="center"/>
    </w:pPr>
  </w:style>
  <w:style w:type="paragraph" w:customStyle="1" w:styleId="FieldCodes">
    <w:name w:val="FieldCodes"/>
    <w:basedOn w:val="BaseText"/>
    <w:rsid w:val="0075043E"/>
  </w:style>
  <w:style w:type="paragraph" w:customStyle="1" w:styleId="Legend">
    <w:name w:val="Legend"/>
    <w:basedOn w:val="BaseHeading"/>
    <w:rsid w:val="0075043E"/>
    <w:rPr>
      <w:sz w:val="24"/>
      <w:szCs w:val="24"/>
    </w:rPr>
  </w:style>
  <w:style w:type="paragraph" w:customStyle="1" w:styleId="FigureCopyright">
    <w:name w:val="FigureCopyright"/>
    <w:basedOn w:val="Legend"/>
    <w:rsid w:val="0075043E"/>
    <w:pPr>
      <w:autoSpaceDE w:val="0"/>
      <w:autoSpaceDN w:val="0"/>
      <w:adjustRightInd w:val="0"/>
      <w:spacing w:before="80"/>
    </w:pPr>
    <w:rPr>
      <w:lang w:bidi="he-IL"/>
    </w:rPr>
  </w:style>
  <w:style w:type="paragraph" w:customStyle="1" w:styleId="FigureCredit">
    <w:name w:val="FigureCredit"/>
    <w:basedOn w:val="FigureCopyright"/>
    <w:rsid w:val="0075043E"/>
  </w:style>
  <w:style w:type="character" w:styleId="FollowedHyperlink">
    <w:name w:val="FollowedHyperlink"/>
    <w:rsid w:val="0075043E"/>
    <w:rPr>
      <w:color w:val="800080"/>
      <w:u w:val="single"/>
    </w:rPr>
  </w:style>
  <w:style w:type="paragraph" w:styleId="Footer">
    <w:name w:val="footer"/>
    <w:basedOn w:val="Normal"/>
    <w:link w:val="FooterChar"/>
    <w:uiPriority w:val="99"/>
    <w:rsid w:val="0075043E"/>
    <w:pPr>
      <w:tabs>
        <w:tab w:val="center" w:pos="4320"/>
        <w:tab w:val="right" w:pos="8640"/>
      </w:tabs>
    </w:pPr>
    <w:rPr>
      <w:rFonts w:ascii="Times New Roman" w:eastAsia="Times New Roman" w:hAnsi="Times New Roman" w:cs="Times New Roman"/>
      <w:szCs w:val="20"/>
    </w:rPr>
  </w:style>
  <w:style w:type="character" w:customStyle="1" w:styleId="FooterChar">
    <w:name w:val="Footer Char"/>
    <w:basedOn w:val="DefaultParagraphFont"/>
    <w:link w:val="Footer"/>
    <w:uiPriority w:val="99"/>
    <w:rsid w:val="0075043E"/>
    <w:rPr>
      <w:rFonts w:ascii="Times New Roman" w:eastAsia="Times New Roman" w:hAnsi="Times New Roman" w:cs="Times New Roman"/>
      <w:szCs w:val="20"/>
    </w:rPr>
  </w:style>
  <w:style w:type="character" w:styleId="FootnoteReference">
    <w:name w:val="footnote reference"/>
    <w:uiPriority w:val="99"/>
    <w:semiHidden/>
    <w:rsid w:val="0075043E"/>
    <w:rPr>
      <w:vertAlign w:val="superscript"/>
    </w:rPr>
  </w:style>
  <w:style w:type="paragraph" w:customStyle="1" w:styleId="Gloss">
    <w:name w:val="Gloss"/>
    <w:basedOn w:val="AbstractSummary"/>
    <w:rsid w:val="0075043E"/>
  </w:style>
  <w:style w:type="paragraph" w:customStyle="1" w:styleId="Glossary">
    <w:name w:val="Glossary"/>
    <w:basedOn w:val="BaseText"/>
    <w:rsid w:val="0075043E"/>
  </w:style>
  <w:style w:type="paragraph" w:customStyle="1" w:styleId="GlossHead">
    <w:name w:val="GlossHead"/>
    <w:basedOn w:val="AbstractHead"/>
    <w:rsid w:val="0075043E"/>
  </w:style>
  <w:style w:type="paragraph" w:customStyle="1" w:styleId="GraphicAltText">
    <w:name w:val="GraphicAltText"/>
    <w:basedOn w:val="Legend"/>
    <w:rsid w:val="0075043E"/>
    <w:pPr>
      <w:autoSpaceDE w:val="0"/>
      <w:autoSpaceDN w:val="0"/>
      <w:adjustRightInd w:val="0"/>
    </w:pPr>
  </w:style>
  <w:style w:type="paragraph" w:customStyle="1" w:styleId="GraphicCredit">
    <w:name w:val="GraphicCredit"/>
    <w:basedOn w:val="FigureCredit"/>
    <w:rsid w:val="0075043E"/>
  </w:style>
  <w:style w:type="paragraph" w:customStyle="1" w:styleId="Head">
    <w:name w:val="Head"/>
    <w:basedOn w:val="BaseHeading"/>
    <w:rsid w:val="0075043E"/>
    <w:pPr>
      <w:spacing w:before="120" w:after="120"/>
      <w:jc w:val="center"/>
    </w:pPr>
    <w:rPr>
      <w:b/>
      <w:bCs/>
    </w:rPr>
  </w:style>
  <w:style w:type="paragraph" w:styleId="Header">
    <w:name w:val="header"/>
    <w:basedOn w:val="Normal"/>
    <w:link w:val="HeaderChar"/>
    <w:rsid w:val="0075043E"/>
    <w:pPr>
      <w:tabs>
        <w:tab w:val="center" w:pos="4320"/>
        <w:tab w:val="right" w:pos="8640"/>
      </w:tabs>
    </w:pPr>
    <w:rPr>
      <w:rFonts w:ascii="Times New Roman" w:eastAsia="Times New Roman" w:hAnsi="Times New Roman" w:cs="Times New Roman"/>
      <w:szCs w:val="20"/>
    </w:rPr>
  </w:style>
  <w:style w:type="character" w:customStyle="1" w:styleId="HeaderChar">
    <w:name w:val="Header Char"/>
    <w:basedOn w:val="DefaultParagraphFont"/>
    <w:link w:val="Header"/>
    <w:rsid w:val="0075043E"/>
    <w:rPr>
      <w:rFonts w:ascii="Times New Roman" w:eastAsia="Times New Roman" w:hAnsi="Times New Roman" w:cs="Times New Roman"/>
      <w:szCs w:val="20"/>
    </w:rPr>
  </w:style>
  <w:style w:type="character" w:styleId="HTMLAcronym">
    <w:name w:val="HTML Acronym"/>
    <w:basedOn w:val="DefaultParagraphFont"/>
    <w:rsid w:val="0075043E"/>
  </w:style>
  <w:style w:type="character" w:styleId="HTMLCite">
    <w:name w:val="HTML Cite"/>
    <w:rsid w:val="0075043E"/>
    <w:rPr>
      <w:i/>
      <w:iCs/>
    </w:rPr>
  </w:style>
  <w:style w:type="character" w:styleId="HTMLCode">
    <w:name w:val="HTML Code"/>
    <w:rsid w:val="0075043E"/>
    <w:rPr>
      <w:rFonts w:ascii="Courier New" w:hAnsi="Courier New" w:cs="Courier New"/>
      <w:sz w:val="20"/>
      <w:szCs w:val="20"/>
    </w:rPr>
  </w:style>
  <w:style w:type="character" w:styleId="HTMLDefinition">
    <w:name w:val="HTML Definition"/>
    <w:rsid w:val="0075043E"/>
    <w:rPr>
      <w:i/>
      <w:iCs/>
    </w:rPr>
  </w:style>
  <w:style w:type="character" w:styleId="HTMLKeyboard">
    <w:name w:val="HTML Keyboard"/>
    <w:rsid w:val="0075043E"/>
    <w:rPr>
      <w:rFonts w:ascii="Courier New" w:hAnsi="Courier New" w:cs="Courier New"/>
      <w:sz w:val="20"/>
      <w:szCs w:val="20"/>
    </w:rPr>
  </w:style>
  <w:style w:type="paragraph" w:styleId="HTMLPreformatted">
    <w:name w:val="HTML Preformatted"/>
    <w:basedOn w:val="Normal"/>
    <w:link w:val="HTMLPreformattedChar"/>
    <w:rsid w:val="0075043E"/>
    <w:rPr>
      <w:rFonts w:ascii="Consolas" w:eastAsia="Times New Roman" w:hAnsi="Consolas" w:cs="Times New Roman"/>
      <w:szCs w:val="20"/>
    </w:rPr>
  </w:style>
  <w:style w:type="character" w:customStyle="1" w:styleId="HTMLPreformattedChar">
    <w:name w:val="HTML Preformatted Char"/>
    <w:basedOn w:val="DefaultParagraphFont"/>
    <w:link w:val="HTMLPreformatted"/>
    <w:rsid w:val="0075043E"/>
    <w:rPr>
      <w:rFonts w:ascii="Consolas" w:eastAsia="Times New Roman" w:hAnsi="Consolas" w:cs="Times New Roman"/>
      <w:szCs w:val="20"/>
    </w:rPr>
  </w:style>
  <w:style w:type="character" w:styleId="HTMLSample">
    <w:name w:val="HTML Sample"/>
    <w:rsid w:val="0075043E"/>
    <w:rPr>
      <w:rFonts w:ascii="Courier New" w:hAnsi="Courier New" w:cs="Courier New"/>
    </w:rPr>
  </w:style>
  <w:style w:type="character" w:styleId="HTMLTypewriter">
    <w:name w:val="HTML Typewriter"/>
    <w:rsid w:val="0075043E"/>
    <w:rPr>
      <w:rFonts w:ascii="Courier New" w:hAnsi="Courier New" w:cs="Courier New"/>
      <w:sz w:val="20"/>
      <w:szCs w:val="20"/>
    </w:rPr>
  </w:style>
  <w:style w:type="character" w:styleId="HTMLVariable">
    <w:name w:val="HTML Variable"/>
    <w:rsid w:val="0075043E"/>
    <w:rPr>
      <w:i/>
      <w:iCs/>
    </w:rPr>
  </w:style>
  <w:style w:type="character" w:styleId="Hyperlink">
    <w:name w:val="Hyperlink"/>
    <w:uiPriority w:val="99"/>
    <w:rsid w:val="0075043E"/>
    <w:rPr>
      <w:color w:val="0000FF"/>
      <w:u w:val="single"/>
    </w:rPr>
  </w:style>
  <w:style w:type="paragraph" w:customStyle="1" w:styleId="InstructionsText">
    <w:name w:val="Instructions Text"/>
    <w:basedOn w:val="BaseText"/>
    <w:rsid w:val="0075043E"/>
  </w:style>
  <w:style w:type="paragraph" w:customStyle="1" w:styleId="Overline">
    <w:name w:val="Overline"/>
    <w:basedOn w:val="BaseText"/>
    <w:rsid w:val="0075043E"/>
  </w:style>
  <w:style w:type="paragraph" w:customStyle="1" w:styleId="IssueName">
    <w:name w:val="IssueName"/>
    <w:basedOn w:val="Overline"/>
    <w:rsid w:val="0075043E"/>
  </w:style>
  <w:style w:type="paragraph" w:customStyle="1" w:styleId="Keywords">
    <w:name w:val="Keywords"/>
    <w:basedOn w:val="BaseText"/>
    <w:rsid w:val="0075043E"/>
  </w:style>
  <w:style w:type="paragraph" w:customStyle="1" w:styleId="Level3Head">
    <w:name w:val="Level 3 Head"/>
    <w:basedOn w:val="BaseHeading"/>
    <w:rsid w:val="0075043E"/>
    <w:pPr>
      <w:outlineLvl w:val="2"/>
    </w:pPr>
    <w:rPr>
      <w:sz w:val="24"/>
      <w:szCs w:val="24"/>
      <w:u w:val="single"/>
    </w:rPr>
  </w:style>
  <w:style w:type="paragraph" w:customStyle="1" w:styleId="Level4Head">
    <w:name w:val="Level 4 Head"/>
    <w:basedOn w:val="BaseHeading"/>
    <w:rsid w:val="0075043E"/>
    <w:pPr>
      <w:ind w:left="346"/>
    </w:pPr>
    <w:rPr>
      <w:sz w:val="24"/>
      <w:szCs w:val="24"/>
    </w:rPr>
  </w:style>
  <w:style w:type="character" w:styleId="LineNumber">
    <w:name w:val="line number"/>
    <w:basedOn w:val="DefaultParagraphFont"/>
    <w:rsid w:val="0075043E"/>
  </w:style>
  <w:style w:type="paragraph" w:customStyle="1" w:styleId="Literaryquote">
    <w:name w:val="Literary quote"/>
    <w:basedOn w:val="BaseText"/>
    <w:rsid w:val="0075043E"/>
    <w:pPr>
      <w:ind w:left="1440" w:right="1440"/>
    </w:pPr>
  </w:style>
  <w:style w:type="paragraph" w:customStyle="1" w:styleId="MaterialsText">
    <w:name w:val="Materials Text"/>
    <w:basedOn w:val="BaseText"/>
    <w:rsid w:val="0075043E"/>
  </w:style>
  <w:style w:type="paragraph" w:customStyle="1" w:styleId="NoteInProof">
    <w:name w:val="NoteInProof"/>
    <w:basedOn w:val="BaseText"/>
    <w:rsid w:val="0075043E"/>
  </w:style>
  <w:style w:type="paragraph" w:customStyle="1" w:styleId="Notes">
    <w:name w:val="Notes"/>
    <w:basedOn w:val="BaseText"/>
    <w:rsid w:val="0075043E"/>
    <w:rPr>
      <w:i/>
    </w:rPr>
  </w:style>
  <w:style w:type="paragraph" w:customStyle="1" w:styleId="Notes-Helvetica">
    <w:name w:val="Notes-Helvetica"/>
    <w:basedOn w:val="BaseText"/>
    <w:rsid w:val="0075043E"/>
    <w:rPr>
      <w:i/>
    </w:rPr>
  </w:style>
  <w:style w:type="paragraph" w:customStyle="1" w:styleId="NumberedInstructions">
    <w:name w:val="Numbered Instructions"/>
    <w:basedOn w:val="BaseText"/>
    <w:rsid w:val="0075043E"/>
  </w:style>
  <w:style w:type="paragraph" w:customStyle="1" w:styleId="OutlineLevel1">
    <w:name w:val="OutlineLevel1"/>
    <w:basedOn w:val="BaseHeading"/>
    <w:rsid w:val="0075043E"/>
    <w:rPr>
      <w:b/>
      <w:bCs/>
    </w:rPr>
  </w:style>
  <w:style w:type="paragraph" w:customStyle="1" w:styleId="OutlineLevel2">
    <w:name w:val="OutlineLevel2"/>
    <w:basedOn w:val="BaseHeading"/>
    <w:rsid w:val="0075043E"/>
    <w:pPr>
      <w:ind w:left="360"/>
      <w:outlineLvl w:val="1"/>
    </w:pPr>
    <w:rPr>
      <w:b/>
      <w:bCs/>
      <w:sz w:val="24"/>
      <w:szCs w:val="24"/>
    </w:rPr>
  </w:style>
  <w:style w:type="paragraph" w:customStyle="1" w:styleId="OutlineLevel3">
    <w:name w:val="OutlineLevel3"/>
    <w:basedOn w:val="BaseHeading"/>
    <w:rsid w:val="0075043E"/>
    <w:pPr>
      <w:ind w:left="720"/>
      <w:outlineLvl w:val="2"/>
    </w:pPr>
    <w:rPr>
      <w:b/>
      <w:bCs/>
      <w:sz w:val="24"/>
      <w:szCs w:val="24"/>
    </w:rPr>
  </w:style>
  <w:style w:type="character" w:styleId="PageNumber">
    <w:name w:val="page number"/>
    <w:basedOn w:val="DefaultParagraphFont"/>
    <w:rsid w:val="0075043E"/>
  </w:style>
  <w:style w:type="paragraph" w:customStyle="1" w:styleId="Preformat">
    <w:name w:val="Preformat"/>
    <w:basedOn w:val="BaseText"/>
    <w:rsid w:val="0075043E"/>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75043E"/>
  </w:style>
  <w:style w:type="paragraph" w:customStyle="1" w:styleId="ProductInformation">
    <w:name w:val="ProductInformation"/>
    <w:basedOn w:val="BaseText"/>
    <w:rsid w:val="0075043E"/>
  </w:style>
  <w:style w:type="paragraph" w:customStyle="1" w:styleId="ProductTitle">
    <w:name w:val="ProductTitle"/>
    <w:basedOn w:val="BaseText"/>
    <w:rsid w:val="0075043E"/>
    <w:rPr>
      <w:b/>
      <w:bCs/>
    </w:rPr>
  </w:style>
  <w:style w:type="paragraph" w:customStyle="1" w:styleId="PublishedOnline">
    <w:name w:val="Published Online"/>
    <w:basedOn w:val="DateAccepted"/>
    <w:rsid w:val="0075043E"/>
  </w:style>
  <w:style w:type="paragraph" w:customStyle="1" w:styleId="RecipeMaterials">
    <w:name w:val="Recipe Materials"/>
    <w:basedOn w:val="BaseText"/>
    <w:rsid w:val="0075043E"/>
  </w:style>
  <w:style w:type="paragraph" w:customStyle="1" w:styleId="Refhead">
    <w:name w:val="Ref head"/>
    <w:basedOn w:val="BaseHeading"/>
    <w:rsid w:val="0075043E"/>
    <w:pPr>
      <w:spacing w:before="120" w:after="120"/>
    </w:pPr>
    <w:rPr>
      <w:b/>
      <w:bCs/>
      <w:sz w:val="24"/>
      <w:szCs w:val="24"/>
    </w:rPr>
  </w:style>
  <w:style w:type="paragraph" w:customStyle="1" w:styleId="ReferenceNote">
    <w:name w:val="Reference Note"/>
    <w:basedOn w:val="Referencesandnotes"/>
    <w:rsid w:val="0075043E"/>
  </w:style>
  <w:style w:type="paragraph" w:customStyle="1" w:styleId="ReferencesandnotesLong">
    <w:name w:val="References and notes Long"/>
    <w:basedOn w:val="BaseText"/>
    <w:rsid w:val="0075043E"/>
    <w:pPr>
      <w:ind w:left="720" w:hanging="720"/>
    </w:pPr>
  </w:style>
  <w:style w:type="paragraph" w:customStyle="1" w:styleId="region">
    <w:name w:val="region"/>
    <w:basedOn w:val="BaseText"/>
    <w:rsid w:val="0075043E"/>
    <w:pPr>
      <w:jc w:val="right"/>
    </w:pPr>
    <w:rPr>
      <w:color w:val="0000FF"/>
    </w:rPr>
  </w:style>
  <w:style w:type="paragraph" w:customStyle="1" w:styleId="RelatedArticle">
    <w:name w:val="RelatedArticle"/>
    <w:basedOn w:val="Referencesandnotes"/>
    <w:rsid w:val="0075043E"/>
  </w:style>
  <w:style w:type="paragraph" w:customStyle="1" w:styleId="RunHead">
    <w:name w:val="RunHead"/>
    <w:basedOn w:val="BaseText"/>
    <w:rsid w:val="0075043E"/>
  </w:style>
  <w:style w:type="paragraph" w:customStyle="1" w:styleId="SOMContent">
    <w:name w:val="SOMContent"/>
    <w:basedOn w:val="1stparatext"/>
    <w:rsid w:val="0075043E"/>
  </w:style>
  <w:style w:type="paragraph" w:customStyle="1" w:styleId="SOMHead">
    <w:name w:val="SOMHead"/>
    <w:basedOn w:val="BaseHeading"/>
    <w:rsid w:val="0075043E"/>
    <w:rPr>
      <w:b/>
      <w:sz w:val="24"/>
      <w:szCs w:val="24"/>
    </w:rPr>
  </w:style>
  <w:style w:type="paragraph" w:customStyle="1" w:styleId="Speaker">
    <w:name w:val="Speaker"/>
    <w:basedOn w:val="Paragraph"/>
    <w:rsid w:val="0075043E"/>
    <w:pPr>
      <w:autoSpaceDE w:val="0"/>
      <w:autoSpaceDN w:val="0"/>
      <w:adjustRightInd w:val="0"/>
    </w:pPr>
    <w:rPr>
      <w:b/>
      <w:lang w:bidi="he-IL"/>
    </w:rPr>
  </w:style>
  <w:style w:type="paragraph" w:customStyle="1" w:styleId="Speech">
    <w:name w:val="Speech"/>
    <w:basedOn w:val="Paragraph"/>
    <w:rsid w:val="0075043E"/>
    <w:pPr>
      <w:autoSpaceDE w:val="0"/>
      <w:autoSpaceDN w:val="0"/>
      <w:adjustRightInd w:val="0"/>
    </w:pPr>
    <w:rPr>
      <w:lang w:bidi="he-IL"/>
    </w:rPr>
  </w:style>
  <w:style w:type="character" w:styleId="Strong">
    <w:name w:val="Strong"/>
    <w:uiPriority w:val="22"/>
    <w:qFormat/>
    <w:rsid w:val="0075043E"/>
    <w:rPr>
      <w:b/>
      <w:bCs/>
    </w:rPr>
  </w:style>
  <w:style w:type="paragraph" w:customStyle="1" w:styleId="SX-Abstract">
    <w:name w:val="SX-Abstract"/>
    <w:basedOn w:val="Normal"/>
    <w:qFormat/>
    <w:rsid w:val="0075043E"/>
    <w:pPr>
      <w:widowControl w:val="0"/>
      <w:spacing w:before="120" w:line="210" w:lineRule="exact"/>
      <w:ind w:left="700" w:right="700"/>
      <w:jc w:val="both"/>
    </w:pPr>
    <w:rPr>
      <w:rFonts w:ascii="BlissRegular" w:eastAsia="Times New Roman" w:hAnsi="BlissRegular" w:cs="Times New Roman"/>
      <w:b/>
      <w:szCs w:val="20"/>
    </w:rPr>
  </w:style>
  <w:style w:type="paragraph" w:customStyle="1" w:styleId="SX-Affiliation">
    <w:name w:val="SX-Affiliation"/>
    <w:basedOn w:val="Normal"/>
    <w:next w:val="Normal"/>
    <w:qFormat/>
    <w:rsid w:val="0075043E"/>
    <w:pPr>
      <w:spacing w:after="160" w:line="190" w:lineRule="exact"/>
    </w:pPr>
    <w:rPr>
      <w:rFonts w:ascii="BlissRegular" w:eastAsia="Times New Roman" w:hAnsi="BlissRegular" w:cs="Times New Roman"/>
      <w:sz w:val="16"/>
      <w:szCs w:val="20"/>
    </w:rPr>
  </w:style>
  <w:style w:type="paragraph" w:customStyle="1" w:styleId="SX-Articlehead">
    <w:name w:val="SX-Article head"/>
    <w:basedOn w:val="Normal"/>
    <w:qFormat/>
    <w:rsid w:val="0075043E"/>
    <w:pPr>
      <w:spacing w:before="210" w:line="210" w:lineRule="exact"/>
      <w:ind w:firstLine="288"/>
      <w:jc w:val="both"/>
    </w:pPr>
    <w:rPr>
      <w:rFonts w:ascii="Times New Roman" w:eastAsia="Times New Roman" w:hAnsi="Times New Roman" w:cs="Times New Roman"/>
      <w:b/>
      <w:sz w:val="18"/>
      <w:szCs w:val="20"/>
    </w:rPr>
  </w:style>
  <w:style w:type="paragraph" w:customStyle="1" w:styleId="SX-Authornames">
    <w:name w:val="SX-Author names"/>
    <w:basedOn w:val="Normal"/>
    <w:rsid w:val="0075043E"/>
    <w:pPr>
      <w:spacing w:after="120" w:line="210" w:lineRule="exact"/>
    </w:pPr>
    <w:rPr>
      <w:rFonts w:ascii="BlissMedium" w:eastAsia="Times New Roman" w:hAnsi="BlissMedium" w:cs="Times New Roman"/>
      <w:szCs w:val="20"/>
    </w:rPr>
  </w:style>
  <w:style w:type="paragraph" w:customStyle="1" w:styleId="SX-Bodytext">
    <w:name w:val="SX-Body text"/>
    <w:basedOn w:val="Normal"/>
    <w:next w:val="Normal"/>
    <w:rsid w:val="0075043E"/>
    <w:pPr>
      <w:spacing w:line="210" w:lineRule="exact"/>
      <w:ind w:firstLine="288"/>
      <w:jc w:val="both"/>
    </w:pPr>
    <w:rPr>
      <w:rFonts w:ascii="Times New Roman" w:eastAsia="Times New Roman" w:hAnsi="Times New Roman" w:cs="Times New Roman"/>
      <w:sz w:val="18"/>
      <w:szCs w:val="20"/>
    </w:rPr>
  </w:style>
  <w:style w:type="paragraph" w:customStyle="1" w:styleId="SX-Bodytextflush">
    <w:name w:val="SX-Body text flush"/>
    <w:basedOn w:val="SX-Bodytext"/>
    <w:next w:val="SX-Bodytext"/>
    <w:rsid w:val="0075043E"/>
    <w:pPr>
      <w:ind w:firstLine="0"/>
    </w:pPr>
  </w:style>
  <w:style w:type="paragraph" w:customStyle="1" w:styleId="SX-Correspondence">
    <w:name w:val="SX-Correspondence"/>
    <w:basedOn w:val="SX-Affiliation"/>
    <w:qFormat/>
    <w:rsid w:val="0075043E"/>
    <w:pPr>
      <w:spacing w:after="80"/>
    </w:pPr>
  </w:style>
  <w:style w:type="paragraph" w:customStyle="1" w:styleId="SX-Date">
    <w:name w:val="SX-Date"/>
    <w:basedOn w:val="Normal"/>
    <w:qFormat/>
    <w:rsid w:val="0075043E"/>
    <w:pPr>
      <w:spacing w:before="180" w:line="190" w:lineRule="exact"/>
      <w:ind w:left="245" w:hanging="245"/>
      <w:jc w:val="both"/>
    </w:pPr>
    <w:rPr>
      <w:rFonts w:ascii="Times New Roman" w:eastAsia="Times New Roman" w:hAnsi="Times New Roman" w:cs="Times New Roman"/>
      <w:sz w:val="16"/>
      <w:szCs w:val="20"/>
    </w:rPr>
  </w:style>
  <w:style w:type="paragraph" w:customStyle="1" w:styleId="SX-Equation">
    <w:name w:val="SX-Equation"/>
    <w:basedOn w:val="SX-Bodytextflush"/>
    <w:next w:val="SX-Bodytext"/>
    <w:rsid w:val="0075043E"/>
    <w:pPr>
      <w:autoSpaceDE w:val="0"/>
      <w:autoSpaceDN w:val="0"/>
      <w:adjustRightInd w:val="0"/>
      <w:spacing w:line="240" w:lineRule="auto"/>
      <w:jc w:val="center"/>
    </w:pPr>
  </w:style>
  <w:style w:type="paragraph" w:customStyle="1" w:styleId="SX-Legend">
    <w:name w:val="SX-Legend"/>
    <w:basedOn w:val="SX-Authornames"/>
    <w:rsid w:val="0075043E"/>
    <w:pPr>
      <w:jc w:val="both"/>
    </w:pPr>
    <w:rPr>
      <w:sz w:val="18"/>
    </w:rPr>
  </w:style>
  <w:style w:type="paragraph" w:customStyle="1" w:styleId="SX-References">
    <w:name w:val="SX-References"/>
    <w:basedOn w:val="Normal"/>
    <w:rsid w:val="0075043E"/>
    <w:pPr>
      <w:spacing w:line="190" w:lineRule="exact"/>
      <w:ind w:left="245" w:hanging="245"/>
      <w:jc w:val="both"/>
    </w:pPr>
    <w:rPr>
      <w:rFonts w:ascii="Times New Roman" w:eastAsia="Times New Roman" w:hAnsi="Times New Roman" w:cs="Times New Roman"/>
      <w:sz w:val="16"/>
      <w:szCs w:val="20"/>
    </w:rPr>
  </w:style>
  <w:style w:type="paragraph" w:customStyle="1" w:styleId="SX-RefHead">
    <w:name w:val="SX-RefHead"/>
    <w:basedOn w:val="Normal"/>
    <w:rsid w:val="0075043E"/>
    <w:pPr>
      <w:spacing w:before="200" w:line="190" w:lineRule="exact"/>
    </w:pPr>
    <w:rPr>
      <w:rFonts w:ascii="Times New Roman" w:eastAsia="Times New Roman" w:hAnsi="Times New Roman" w:cs="Times New Roman"/>
      <w:b/>
      <w:sz w:val="16"/>
      <w:szCs w:val="20"/>
    </w:rPr>
  </w:style>
  <w:style w:type="character" w:customStyle="1" w:styleId="SX-reflink">
    <w:name w:val="SX-reflink"/>
    <w:uiPriority w:val="1"/>
    <w:qFormat/>
    <w:rsid w:val="0075043E"/>
    <w:rPr>
      <w:color w:val="0000FF"/>
      <w:sz w:val="16"/>
      <w:u w:val="words"/>
      <w:bdr w:val="none" w:sz="0" w:space="0" w:color="auto"/>
      <w:shd w:val="clear" w:color="auto" w:fill="FFFFFF"/>
    </w:rPr>
  </w:style>
  <w:style w:type="paragraph" w:customStyle="1" w:styleId="SX-SOMHead">
    <w:name w:val="SX-SOMHead"/>
    <w:basedOn w:val="SX-RefHead"/>
    <w:rsid w:val="0075043E"/>
  </w:style>
  <w:style w:type="paragraph" w:customStyle="1" w:styleId="SX-Tablehead">
    <w:name w:val="SX-Tablehead"/>
    <w:basedOn w:val="Normal"/>
    <w:qFormat/>
    <w:rsid w:val="0075043E"/>
    <w:rPr>
      <w:rFonts w:ascii="Times New Roman" w:eastAsia="Times New Roman" w:hAnsi="Times New Roman" w:cs="Times New Roman"/>
    </w:rPr>
  </w:style>
  <w:style w:type="paragraph" w:customStyle="1" w:styleId="SX-Tablelegend">
    <w:name w:val="SX-Tablelegend"/>
    <w:basedOn w:val="Normal"/>
    <w:qFormat/>
    <w:rsid w:val="0075043E"/>
    <w:pPr>
      <w:spacing w:line="190" w:lineRule="exact"/>
      <w:ind w:left="245" w:hanging="245"/>
      <w:jc w:val="both"/>
    </w:pPr>
    <w:rPr>
      <w:rFonts w:ascii="Times New Roman" w:eastAsia="Times New Roman" w:hAnsi="Times New Roman" w:cs="Times New Roman"/>
      <w:sz w:val="16"/>
      <w:szCs w:val="20"/>
    </w:rPr>
  </w:style>
  <w:style w:type="paragraph" w:customStyle="1" w:styleId="SX-Tabletext">
    <w:name w:val="SX-Tabletext"/>
    <w:basedOn w:val="Normal"/>
    <w:qFormat/>
    <w:rsid w:val="0075043E"/>
    <w:pPr>
      <w:spacing w:line="210" w:lineRule="exact"/>
      <w:jc w:val="center"/>
    </w:pPr>
    <w:rPr>
      <w:rFonts w:ascii="Times New Roman" w:eastAsia="Times New Roman" w:hAnsi="Times New Roman" w:cs="Times New Roman"/>
      <w:sz w:val="18"/>
      <w:szCs w:val="20"/>
    </w:rPr>
  </w:style>
  <w:style w:type="paragraph" w:customStyle="1" w:styleId="SX-Tabletitle">
    <w:name w:val="SX-Tabletitle"/>
    <w:basedOn w:val="Normal"/>
    <w:qFormat/>
    <w:rsid w:val="0075043E"/>
    <w:pPr>
      <w:spacing w:after="120" w:line="210" w:lineRule="exact"/>
      <w:jc w:val="both"/>
    </w:pPr>
    <w:rPr>
      <w:rFonts w:ascii="BlissMedium" w:eastAsia="Times New Roman" w:hAnsi="BlissMedium" w:cs="Times New Roman"/>
      <w:sz w:val="18"/>
      <w:szCs w:val="20"/>
    </w:rPr>
  </w:style>
  <w:style w:type="paragraph" w:customStyle="1" w:styleId="SX-Title">
    <w:name w:val="SX-Title"/>
    <w:basedOn w:val="Normal"/>
    <w:rsid w:val="0075043E"/>
    <w:pPr>
      <w:spacing w:line="500" w:lineRule="exact"/>
    </w:pPr>
    <w:rPr>
      <w:rFonts w:ascii="BlissBold" w:eastAsia="Times New Roman" w:hAnsi="BlissBold" w:cs="Times New Roman"/>
      <w:b/>
      <w:sz w:val="44"/>
      <w:szCs w:val="20"/>
    </w:rPr>
  </w:style>
  <w:style w:type="paragraph" w:customStyle="1" w:styleId="Tablecolumnhead">
    <w:name w:val="Table column head"/>
    <w:basedOn w:val="BaseText"/>
    <w:rsid w:val="0075043E"/>
    <w:pPr>
      <w:spacing w:before="0"/>
    </w:pPr>
  </w:style>
  <w:style w:type="paragraph" w:customStyle="1" w:styleId="Tabletext">
    <w:name w:val="Table text"/>
    <w:basedOn w:val="BaseText"/>
    <w:rsid w:val="0075043E"/>
    <w:pPr>
      <w:spacing w:before="0"/>
    </w:pPr>
  </w:style>
  <w:style w:type="paragraph" w:customStyle="1" w:styleId="TableLegend">
    <w:name w:val="TableLegend"/>
    <w:basedOn w:val="BaseText"/>
    <w:rsid w:val="0075043E"/>
    <w:pPr>
      <w:spacing w:before="0"/>
    </w:pPr>
  </w:style>
  <w:style w:type="paragraph" w:customStyle="1" w:styleId="TableTitle">
    <w:name w:val="TableTitle"/>
    <w:basedOn w:val="BaseHeading"/>
    <w:rsid w:val="0075043E"/>
  </w:style>
  <w:style w:type="paragraph" w:customStyle="1" w:styleId="Teaser">
    <w:name w:val="Teaser"/>
    <w:basedOn w:val="BaseText"/>
    <w:rsid w:val="0075043E"/>
  </w:style>
  <w:style w:type="paragraph" w:customStyle="1" w:styleId="TWIS">
    <w:name w:val="TWIS"/>
    <w:basedOn w:val="AbstractSummary"/>
    <w:rsid w:val="0075043E"/>
    <w:pPr>
      <w:autoSpaceDE w:val="0"/>
      <w:autoSpaceDN w:val="0"/>
      <w:adjustRightInd w:val="0"/>
    </w:pPr>
  </w:style>
  <w:style w:type="paragraph" w:customStyle="1" w:styleId="TWISorEC">
    <w:name w:val="TWIS or EC"/>
    <w:basedOn w:val="Normal"/>
    <w:rsid w:val="0075043E"/>
    <w:pPr>
      <w:spacing w:line="210" w:lineRule="exact"/>
    </w:pPr>
    <w:rPr>
      <w:rFonts w:ascii="BlissRegular" w:eastAsia="Times New Roman" w:hAnsi="BlissRegular" w:cs="Times New Roman"/>
      <w:sz w:val="19"/>
      <w:szCs w:val="20"/>
    </w:rPr>
  </w:style>
  <w:style w:type="paragraph" w:customStyle="1" w:styleId="work-sector">
    <w:name w:val="work-sector"/>
    <w:basedOn w:val="BaseText"/>
    <w:rsid w:val="0075043E"/>
    <w:pPr>
      <w:jc w:val="right"/>
    </w:pPr>
    <w:rPr>
      <w:color w:val="003300"/>
    </w:rPr>
  </w:style>
  <w:style w:type="paragraph" w:customStyle="1" w:styleId="DOI">
    <w:name w:val="DOI"/>
    <w:basedOn w:val="DateAccepted"/>
    <w:qFormat/>
    <w:rsid w:val="0075043E"/>
  </w:style>
  <w:style w:type="paragraph" w:styleId="FootnoteText">
    <w:name w:val="footnote text"/>
    <w:basedOn w:val="Normal"/>
    <w:link w:val="FootnoteTextChar"/>
    <w:unhideWhenUsed/>
    <w:rsid w:val="0075043E"/>
    <w:rPr>
      <w:rFonts w:ascii="Arial" w:eastAsia="Calibri" w:hAnsi="Arial" w:cs="Times New Roman"/>
      <w:szCs w:val="20"/>
    </w:rPr>
  </w:style>
  <w:style w:type="character" w:customStyle="1" w:styleId="FootnoteTextChar">
    <w:name w:val="Footnote Text Char"/>
    <w:basedOn w:val="DefaultParagraphFont"/>
    <w:link w:val="FootnoteText"/>
    <w:uiPriority w:val="99"/>
    <w:rsid w:val="0075043E"/>
    <w:rPr>
      <w:rFonts w:ascii="Arial" w:eastAsia="Calibri" w:hAnsi="Arial" w:cs="Times New Roman"/>
      <w:szCs w:val="20"/>
    </w:rPr>
  </w:style>
  <w:style w:type="paragraph" w:styleId="BodyText">
    <w:name w:val="Body Text"/>
    <w:basedOn w:val="Normal"/>
    <w:link w:val="BodyTextChar"/>
    <w:uiPriority w:val="99"/>
    <w:unhideWhenUsed/>
    <w:rsid w:val="006D6C3C"/>
    <w:pPr>
      <w:spacing w:after="0"/>
      <w:ind w:firstLine="0"/>
    </w:pPr>
    <w:rPr>
      <w:rFonts w:eastAsia="Calibri" w:cs="Times New Roman"/>
      <w:sz w:val="20"/>
      <w:szCs w:val="20"/>
    </w:rPr>
  </w:style>
  <w:style w:type="character" w:customStyle="1" w:styleId="BodyTextChar">
    <w:name w:val="Body Text Char"/>
    <w:basedOn w:val="DefaultParagraphFont"/>
    <w:link w:val="BodyText"/>
    <w:uiPriority w:val="99"/>
    <w:rsid w:val="006D6C3C"/>
    <w:rPr>
      <w:rFonts w:eastAsia="Calibri" w:cs="Times New Roman"/>
      <w:sz w:val="20"/>
      <w:szCs w:val="20"/>
    </w:rPr>
  </w:style>
  <w:style w:type="paragraph" w:styleId="BodyTextFirstIndent">
    <w:name w:val="Body Text First Indent"/>
    <w:basedOn w:val="BodyText"/>
    <w:link w:val="BodyTextFirstIndentChar"/>
    <w:rsid w:val="0075043E"/>
    <w:pPr>
      <w:spacing w:line="480" w:lineRule="auto"/>
      <w:ind w:firstLine="288"/>
    </w:pPr>
    <w:rPr>
      <w:rFonts w:eastAsia="Times New Roman"/>
      <w:szCs w:val="24"/>
      <w:lang w:val="x-none" w:eastAsia="x-none"/>
    </w:rPr>
  </w:style>
  <w:style w:type="character" w:customStyle="1" w:styleId="BodyTextFirstIndentChar">
    <w:name w:val="Body Text First Indent Char"/>
    <w:basedOn w:val="BodyTextChar"/>
    <w:link w:val="BodyTextFirstIndent"/>
    <w:rsid w:val="0075043E"/>
    <w:rPr>
      <w:rFonts w:eastAsia="Times New Roman" w:cs="Times New Roman"/>
      <w:sz w:val="20"/>
      <w:szCs w:val="20"/>
      <w:lang w:val="x-none" w:eastAsia="x-none"/>
    </w:rPr>
  </w:style>
  <w:style w:type="character" w:customStyle="1" w:styleId="CaptionChar1">
    <w:name w:val="Caption Char1"/>
    <w:aliases w:val="Caption Char Char"/>
    <w:link w:val="Caption"/>
    <w:rsid w:val="00F21586"/>
    <w:rPr>
      <w:b/>
      <w:bCs/>
      <w:szCs w:val="18"/>
    </w:rPr>
  </w:style>
  <w:style w:type="paragraph" w:customStyle="1" w:styleId="StyleBodyTextBoldCenteredAfter0pt">
    <w:name w:val="Style Body Text + Bold Centered After:  0 pt"/>
    <w:basedOn w:val="BodyText"/>
    <w:rsid w:val="0075043E"/>
    <w:pPr>
      <w:jc w:val="center"/>
    </w:pPr>
    <w:rPr>
      <w:rFonts w:eastAsia="Times New Roman"/>
      <w:b/>
      <w:bCs/>
    </w:rPr>
  </w:style>
  <w:style w:type="paragraph" w:styleId="Revision">
    <w:name w:val="Revision"/>
    <w:hidden/>
    <w:uiPriority w:val="71"/>
    <w:rsid w:val="0075043E"/>
    <w:rPr>
      <w:rFonts w:ascii="Times New Roman" w:eastAsia="Calibri" w:hAnsi="Times New Roman" w:cs="Times New Roman"/>
      <w:szCs w:val="20"/>
    </w:rPr>
  </w:style>
  <w:style w:type="paragraph" w:styleId="ListBullet">
    <w:name w:val="List Bullet"/>
    <w:basedOn w:val="Normal"/>
    <w:uiPriority w:val="99"/>
    <w:unhideWhenUsed/>
    <w:rsid w:val="008147FE"/>
    <w:pPr>
      <w:numPr>
        <w:numId w:val="2"/>
      </w:numPr>
      <w:contextualSpacing/>
    </w:pPr>
  </w:style>
  <w:style w:type="character" w:customStyle="1" w:styleId="unicode">
    <w:name w:val="unicode"/>
    <w:basedOn w:val="DefaultParagraphFont"/>
    <w:rsid w:val="003C46D9"/>
  </w:style>
  <w:style w:type="table" w:styleId="TableGrid">
    <w:name w:val="Table Grid"/>
    <w:basedOn w:val="TableNormal"/>
    <w:uiPriority w:val="59"/>
    <w:rsid w:val="001B2D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0D06"/>
    <w:pPr>
      <w:ind w:left="720"/>
      <w:contextualSpacing/>
    </w:pPr>
  </w:style>
  <w:style w:type="character" w:styleId="PlaceholderText">
    <w:name w:val="Placeholder Text"/>
    <w:basedOn w:val="DefaultParagraphFont"/>
    <w:uiPriority w:val="99"/>
    <w:semiHidden/>
    <w:rsid w:val="00B71FFF"/>
    <w:rPr>
      <w:color w:val="808080"/>
    </w:rPr>
  </w:style>
  <w:style w:type="character" w:customStyle="1" w:styleId="highwire-cite-title">
    <w:name w:val="highwire-cite-title"/>
    <w:basedOn w:val="DefaultParagraphFont"/>
    <w:rsid w:val="00A00BB3"/>
  </w:style>
  <w:style w:type="character" w:customStyle="1" w:styleId="highwire-cite-metadata-journal">
    <w:name w:val="highwire-cite-metadata-journal"/>
    <w:basedOn w:val="DefaultParagraphFont"/>
    <w:rsid w:val="00A00BB3"/>
  </w:style>
  <w:style w:type="character" w:customStyle="1" w:styleId="highwire-cite-metadata-date">
    <w:name w:val="highwire-cite-metadata-date"/>
    <w:basedOn w:val="DefaultParagraphFont"/>
    <w:rsid w:val="00A00BB3"/>
  </w:style>
  <w:style w:type="character" w:customStyle="1" w:styleId="highwire-cite-metadata-volume">
    <w:name w:val="highwire-cite-metadata-volume"/>
    <w:basedOn w:val="DefaultParagraphFont"/>
    <w:rsid w:val="00A00BB3"/>
  </w:style>
  <w:style w:type="character" w:customStyle="1" w:styleId="highwire-cite-metadata-pages">
    <w:name w:val="highwire-cite-metadata-pages"/>
    <w:basedOn w:val="DefaultParagraphFont"/>
    <w:rsid w:val="00A00BB3"/>
  </w:style>
  <w:style w:type="character" w:customStyle="1" w:styleId="Heading4Char">
    <w:name w:val="Heading 4 Char"/>
    <w:basedOn w:val="DefaultParagraphFont"/>
    <w:link w:val="Heading4"/>
    <w:uiPriority w:val="9"/>
    <w:semiHidden/>
    <w:rsid w:val="00A85847"/>
    <w:rPr>
      <w:rFonts w:asciiTheme="majorHAnsi" w:eastAsiaTheme="majorEastAsia" w:hAnsiTheme="majorHAnsi" w:cstheme="majorBidi"/>
      <w:b/>
      <w:bCs/>
      <w:i/>
      <w:iCs/>
      <w:color w:val="4F81BD" w:themeColor="accent1"/>
    </w:rPr>
  </w:style>
  <w:style w:type="character" w:customStyle="1" w:styleId="pagecontents">
    <w:name w:val="pagecontents"/>
    <w:basedOn w:val="DefaultParagraphFont"/>
    <w:rsid w:val="006511E0"/>
  </w:style>
  <w:style w:type="character" w:customStyle="1" w:styleId="apple-converted-space">
    <w:name w:val="apple-converted-space"/>
    <w:basedOn w:val="DefaultParagraphFont"/>
    <w:rsid w:val="00213A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23070">
      <w:bodyDiv w:val="1"/>
      <w:marLeft w:val="0"/>
      <w:marRight w:val="0"/>
      <w:marTop w:val="0"/>
      <w:marBottom w:val="0"/>
      <w:divBdr>
        <w:top w:val="none" w:sz="0" w:space="0" w:color="auto"/>
        <w:left w:val="none" w:sz="0" w:space="0" w:color="auto"/>
        <w:bottom w:val="none" w:sz="0" w:space="0" w:color="auto"/>
        <w:right w:val="none" w:sz="0" w:space="0" w:color="auto"/>
      </w:divBdr>
    </w:div>
    <w:div w:id="32195836">
      <w:bodyDiv w:val="1"/>
      <w:marLeft w:val="0"/>
      <w:marRight w:val="0"/>
      <w:marTop w:val="0"/>
      <w:marBottom w:val="0"/>
      <w:divBdr>
        <w:top w:val="none" w:sz="0" w:space="0" w:color="auto"/>
        <w:left w:val="none" w:sz="0" w:space="0" w:color="auto"/>
        <w:bottom w:val="none" w:sz="0" w:space="0" w:color="auto"/>
        <w:right w:val="none" w:sz="0" w:space="0" w:color="auto"/>
      </w:divBdr>
    </w:div>
    <w:div w:id="49160323">
      <w:bodyDiv w:val="1"/>
      <w:marLeft w:val="0"/>
      <w:marRight w:val="0"/>
      <w:marTop w:val="0"/>
      <w:marBottom w:val="0"/>
      <w:divBdr>
        <w:top w:val="none" w:sz="0" w:space="0" w:color="auto"/>
        <w:left w:val="none" w:sz="0" w:space="0" w:color="auto"/>
        <w:bottom w:val="none" w:sz="0" w:space="0" w:color="auto"/>
        <w:right w:val="none" w:sz="0" w:space="0" w:color="auto"/>
      </w:divBdr>
    </w:div>
    <w:div w:id="67390625">
      <w:bodyDiv w:val="1"/>
      <w:marLeft w:val="0"/>
      <w:marRight w:val="0"/>
      <w:marTop w:val="0"/>
      <w:marBottom w:val="0"/>
      <w:divBdr>
        <w:top w:val="none" w:sz="0" w:space="0" w:color="auto"/>
        <w:left w:val="none" w:sz="0" w:space="0" w:color="auto"/>
        <w:bottom w:val="none" w:sz="0" w:space="0" w:color="auto"/>
        <w:right w:val="none" w:sz="0" w:space="0" w:color="auto"/>
      </w:divBdr>
    </w:div>
    <w:div w:id="70737871">
      <w:bodyDiv w:val="1"/>
      <w:marLeft w:val="0"/>
      <w:marRight w:val="0"/>
      <w:marTop w:val="0"/>
      <w:marBottom w:val="0"/>
      <w:divBdr>
        <w:top w:val="none" w:sz="0" w:space="0" w:color="auto"/>
        <w:left w:val="none" w:sz="0" w:space="0" w:color="auto"/>
        <w:bottom w:val="none" w:sz="0" w:space="0" w:color="auto"/>
        <w:right w:val="none" w:sz="0" w:space="0" w:color="auto"/>
      </w:divBdr>
    </w:div>
    <w:div w:id="71706415">
      <w:bodyDiv w:val="1"/>
      <w:marLeft w:val="0"/>
      <w:marRight w:val="0"/>
      <w:marTop w:val="0"/>
      <w:marBottom w:val="0"/>
      <w:divBdr>
        <w:top w:val="none" w:sz="0" w:space="0" w:color="auto"/>
        <w:left w:val="none" w:sz="0" w:space="0" w:color="auto"/>
        <w:bottom w:val="none" w:sz="0" w:space="0" w:color="auto"/>
        <w:right w:val="none" w:sz="0" w:space="0" w:color="auto"/>
      </w:divBdr>
    </w:div>
    <w:div w:id="99645903">
      <w:bodyDiv w:val="1"/>
      <w:marLeft w:val="0"/>
      <w:marRight w:val="0"/>
      <w:marTop w:val="0"/>
      <w:marBottom w:val="0"/>
      <w:divBdr>
        <w:top w:val="none" w:sz="0" w:space="0" w:color="auto"/>
        <w:left w:val="none" w:sz="0" w:space="0" w:color="auto"/>
        <w:bottom w:val="none" w:sz="0" w:space="0" w:color="auto"/>
        <w:right w:val="none" w:sz="0" w:space="0" w:color="auto"/>
      </w:divBdr>
    </w:div>
    <w:div w:id="115637183">
      <w:bodyDiv w:val="1"/>
      <w:marLeft w:val="0"/>
      <w:marRight w:val="0"/>
      <w:marTop w:val="0"/>
      <w:marBottom w:val="0"/>
      <w:divBdr>
        <w:top w:val="none" w:sz="0" w:space="0" w:color="auto"/>
        <w:left w:val="none" w:sz="0" w:space="0" w:color="auto"/>
        <w:bottom w:val="none" w:sz="0" w:space="0" w:color="auto"/>
        <w:right w:val="none" w:sz="0" w:space="0" w:color="auto"/>
      </w:divBdr>
    </w:div>
    <w:div w:id="151607956">
      <w:bodyDiv w:val="1"/>
      <w:marLeft w:val="0"/>
      <w:marRight w:val="0"/>
      <w:marTop w:val="0"/>
      <w:marBottom w:val="0"/>
      <w:divBdr>
        <w:top w:val="none" w:sz="0" w:space="0" w:color="auto"/>
        <w:left w:val="none" w:sz="0" w:space="0" w:color="auto"/>
        <w:bottom w:val="none" w:sz="0" w:space="0" w:color="auto"/>
        <w:right w:val="none" w:sz="0" w:space="0" w:color="auto"/>
      </w:divBdr>
    </w:div>
    <w:div w:id="155414821">
      <w:bodyDiv w:val="1"/>
      <w:marLeft w:val="0"/>
      <w:marRight w:val="0"/>
      <w:marTop w:val="0"/>
      <w:marBottom w:val="0"/>
      <w:divBdr>
        <w:top w:val="none" w:sz="0" w:space="0" w:color="auto"/>
        <w:left w:val="none" w:sz="0" w:space="0" w:color="auto"/>
        <w:bottom w:val="none" w:sz="0" w:space="0" w:color="auto"/>
        <w:right w:val="none" w:sz="0" w:space="0" w:color="auto"/>
      </w:divBdr>
    </w:div>
    <w:div w:id="214394694">
      <w:bodyDiv w:val="1"/>
      <w:marLeft w:val="0"/>
      <w:marRight w:val="0"/>
      <w:marTop w:val="0"/>
      <w:marBottom w:val="0"/>
      <w:divBdr>
        <w:top w:val="none" w:sz="0" w:space="0" w:color="auto"/>
        <w:left w:val="none" w:sz="0" w:space="0" w:color="auto"/>
        <w:bottom w:val="none" w:sz="0" w:space="0" w:color="auto"/>
        <w:right w:val="none" w:sz="0" w:space="0" w:color="auto"/>
      </w:divBdr>
    </w:div>
    <w:div w:id="237904649">
      <w:bodyDiv w:val="1"/>
      <w:marLeft w:val="0"/>
      <w:marRight w:val="0"/>
      <w:marTop w:val="0"/>
      <w:marBottom w:val="0"/>
      <w:divBdr>
        <w:top w:val="none" w:sz="0" w:space="0" w:color="auto"/>
        <w:left w:val="none" w:sz="0" w:space="0" w:color="auto"/>
        <w:bottom w:val="none" w:sz="0" w:space="0" w:color="auto"/>
        <w:right w:val="none" w:sz="0" w:space="0" w:color="auto"/>
      </w:divBdr>
    </w:div>
    <w:div w:id="377702853">
      <w:bodyDiv w:val="1"/>
      <w:marLeft w:val="0"/>
      <w:marRight w:val="0"/>
      <w:marTop w:val="0"/>
      <w:marBottom w:val="0"/>
      <w:divBdr>
        <w:top w:val="none" w:sz="0" w:space="0" w:color="auto"/>
        <w:left w:val="none" w:sz="0" w:space="0" w:color="auto"/>
        <w:bottom w:val="none" w:sz="0" w:space="0" w:color="auto"/>
        <w:right w:val="none" w:sz="0" w:space="0" w:color="auto"/>
      </w:divBdr>
    </w:div>
    <w:div w:id="398866504">
      <w:bodyDiv w:val="1"/>
      <w:marLeft w:val="0"/>
      <w:marRight w:val="0"/>
      <w:marTop w:val="0"/>
      <w:marBottom w:val="0"/>
      <w:divBdr>
        <w:top w:val="none" w:sz="0" w:space="0" w:color="auto"/>
        <w:left w:val="none" w:sz="0" w:space="0" w:color="auto"/>
        <w:bottom w:val="none" w:sz="0" w:space="0" w:color="auto"/>
        <w:right w:val="none" w:sz="0" w:space="0" w:color="auto"/>
      </w:divBdr>
    </w:div>
    <w:div w:id="449278196">
      <w:bodyDiv w:val="1"/>
      <w:marLeft w:val="0"/>
      <w:marRight w:val="0"/>
      <w:marTop w:val="0"/>
      <w:marBottom w:val="0"/>
      <w:divBdr>
        <w:top w:val="none" w:sz="0" w:space="0" w:color="auto"/>
        <w:left w:val="none" w:sz="0" w:space="0" w:color="auto"/>
        <w:bottom w:val="none" w:sz="0" w:space="0" w:color="auto"/>
        <w:right w:val="none" w:sz="0" w:space="0" w:color="auto"/>
      </w:divBdr>
    </w:div>
    <w:div w:id="468935825">
      <w:bodyDiv w:val="1"/>
      <w:marLeft w:val="0"/>
      <w:marRight w:val="0"/>
      <w:marTop w:val="0"/>
      <w:marBottom w:val="0"/>
      <w:divBdr>
        <w:top w:val="none" w:sz="0" w:space="0" w:color="auto"/>
        <w:left w:val="none" w:sz="0" w:space="0" w:color="auto"/>
        <w:bottom w:val="none" w:sz="0" w:space="0" w:color="auto"/>
        <w:right w:val="none" w:sz="0" w:space="0" w:color="auto"/>
      </w:divBdr>
    </w:div>
    <w:div w:id="477041305">
      <w:bodyDiv w:val="1"/>
      <w:marLeft w:val="0"/>
      <w:marRight w:val="0"/>
      <w:marTop w:val="0"/>
      <w:marBottom w:val="0"/>
      <w:divBdr>
        <w:top w:val="none" w:sz="0" w:space="0" w:color="auto"/>
        <w:left w:val="none" w:sz="0" w:space="0" w:color="auto"/>
        <w:bottom w:val="none" w:sz="0" w:space="0" w:color="auto"/>
        <w:right w:val="none" w:sz="0" w:space="0" w:color="auto"/>
      </w:divBdr>
    </w:div>
    <w:div w:id="489490844">
      <w:bodyDiv w:val="1"/>
      <w:marLeft w:val="0"/>
      <w:marRight w:val="0"/>
      <w:marTop w:val="0"/>
      <w:marBottom w:val="0"/>
      <w:divBdr>
        <w:top w:val="none" w:sz="0" w:space="0" w:color="auto"/>
        <w:left w:val="none" w:sz="0" w:space="0" w:color="auto"/>
        <w:bottom w:val="none" w:sz="0" w:space="0" w:color="auto"/>
        <w:right w:val="none" w:sz="0" w:space="0" w:color="auto"/>
      </w:divBdr>
    </w:div>
    <w:div w:id="515385775">
      <w:bodyDiv w:val="1"/>
      <w:marLeft w:val="0"/>
      <w:marRight w:val="0"/>
      <w:marTop w:val="0"/>
      <w:marBottom w:val="0"/>
      <w:divBdr>
        <w:top w:val="none" w:sz="0" w:space="0" w:color="auto"/>
        <w:left w:val="none" w:sz="0" w:space="0" w:color="auto"/>
        <w:bottom w:val="none" w:sz="0" w:space="0" w:color="auto"/>
        <w:right w:val="none" w:sz="0" w:space="0" w:color="auto"/>
      </w:divBdr>
    </w:div>
    <w:div w:id="529686088">
      <w:bodyDiv w:val="1"/>
      <w:marLeft w:val="0"/>
      <w:marRight w:val="0"/>
      <w:marTop w:val="0"/>
      <w:marBottom w:val="0"/>
      <w:divBdr>
        <w:top w:val="none" w:sz="0" w:space="0" w:color="auto"/>
        <w:left w:val="none" w:sz="0" w:space="0" w:color="auto"/>
        <w:bottom w:val="none" w:sz="0" w:space="0" w:color="auto"/>
        <w:right w:val="none" w:sz="0" w:space="0" w:color="auto"/>
      </w:divBdr>
    </w:div>
    <w:div w:id="530456388">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372919">
      <w:bodyDiv w:val="1"/>
      <w:marLeft w:val="0"/>
      <w:marRight w:val="0"/>
      <w:marTop w:val="0"/>
      <w:marBottom w:val="0"/>
      <w:divBdr>
        <w:top w:val="none" w:sz="0" w:space="0" w:color="auto"/>
        <w:left w:val="none" w:sz="0" w:space="0" w:color="auto"/>
        <w:bottom w:val="none" w:sz="0" w:space="0" w:color="auto"/>
        <w:right w:val="none" w:sz="0" w:space="0" w:color="auto"/>
      </w:divBdr>
      <w:divsChild>
        <w:div w:id="322585565">
          <w:marLeft w:val="0"/>
          <w:marRight w:val="0"/>
          <w:marTop w:val="0"/>
          <w:marBottom w:val="0"/>
          <w:divBdr>
            <w:top w:val="none" w:sz="0" w:space="0" w:color="auto"/>
            <w:left w:val="none" w:sz="0" w:space="0" w:color="auto"/>
            <w:bottom w:val="none" w:sz="0" w:space="0" w:color="auto"/>
            <w:right w:val="none" w:sz="0" w:space="0" w:color="auto"/>
          </w:divBdr>
          <w:divsChild>
            <w:div w:id="903757872">
              <w:marLeft w:val="0"/>
              <w:marRight w:val="0"/>
              <w:marTop w:val="0"/>
              <w:marBottom w:val="0"/>
              <w:divBdr>
                <w:top w:val="none" w:sz="0" w:space="0" w:color="auto"/>
                <w:left w:val="none" w:sz="0" w:space="0" w:color="auto"/>
                <w:bottom w:val="none" w:sz="0" w:space="0" w:color="auto"/>
                <w:right w:val="none" w:sz="0" w:space="0" w:color="auto"/>
              </w:divBdr>
              <w:divsChild>
                <w:div w:id="54919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583459">
          <w:marLeft w:val="0"/>
          <w:marRight w:val="0"/>
          <w:marTop w:val="0"/>
          <w:marBottom w:val="0"/>
          <w:divBdr>
            <w:top w:val="none" w:sz="0" w:space="0" w:color="auto"/>
            <w:left w:val="none" w:sz="0" w:space="0" w:color="auto"/>
            <w:bottom w:val="none" w:sz="0" w:space="0" w:color="auto"/>
            <w:right w:val="none" w:sz="0" w:space="0" w:color="auto"/>
          </w:divBdr>
          <w:divsChild>
            <w:div w:id="177820423">
              <w:marLeft w:val="0"/>
              <w:marRight w:val="0"/>
              <w:marTop w:val="0"/>
              <w:marBottom w:val="0"/>
              <w:divBdr>
                <w:top w:val="none" w:sz="0" w:space="0" w:color="auto"/>
                <w:left w:val="none" w:sz="0" w:space="0" w:color="auto"/>
                <w:bottom w:val="none" w:sz="0" w:space="0" w:color="auto"/>
                <w:right w:val="none" w:sz="0" w:space="0" w:color="auto"/>
              </w:divBdr>
              <w:divsChild>
                <w:div w:id="1213737427">
                  <w:marLeft w:val="0"/>
                  <w:marRight w:val="0"/>
                  <w:marTop w:val="0"/>
                  <w:marBottom w:val="0"/>
                  <w:divBdr>
                    <w:top w:val="none" w:sz="0" w:space="0" w:color="auto"/>
                    <w:left w:val="none" w:sz="0" w:space="0" w:color="auto"/>
                    <w:bottom w:val="none" w:sz="0" w:space="0" w:color="auto"/>
                    <w:right w:val="none" w:sz="0" w:space="0" w:color="auto"/>
                  </w:divBdr>
                  <w:divsChild>
                    <w:div w:id="1554385626">
                      <w:marLeft w:val="0"/>
                      <w:marRight w:val="0"/>
                      <w:marTop w:val="0"/>
                      <w:marBottom w:val="0"/>
                      <w:divBdr>
                        <w:top w:val="none" w:sz="0" w:space="0" w:color="auto"/>
                        <w:left w:val="none" w:sz="0" w:space="0" w:color="auto"/>
                        <w:bottom w:val="none" w:sz="0" w:space="0" w:color="auto"/>
                        <w:right w:val="none" w:sz="0" w:space="0" w:color="auto"/>
                      </w:divBdr>
                      <w:divsChild>
                        <w:div w:id="839276165">
                          <w:marLeft w:val="0"/>
                          <w:marRight w:val="0"/>
                          <w:marTop w:val="0"/>
                          <w:marBottom w:val="0"/>
                          <w:divBdr>
                            <w:top w:val="none" w:sz="0" w:space="0" w:color="auto"/>
                            <w:left w:val="none" w:sz="0" w:space="0" w:color="auto"/>
                            <w:bottom w:val="none" w:sz="0" w:space="0" w:color="auto"/>
                            <w:right w:val="none" w:sz="0" w:space="0" w:color="auto"/>
                          </w:divBdr>
                          <w:divsChild>
                            <w:div w:id="1469592491">
                              <w:marLeft w:val="0"/>
                              <w:marRight w:val="0"/>
                              <w:marTop w:val="0"/>
                              <w:marBottom w:val="0"/>
                              <w:divBdr>
                                <w:top w:val="none" w:sz="0" w:space="0" w:color="auto"/>
                                <w:left w:val="none" w:sz="0" w:space="0" w:color="auto"/>
                                <w:bottom w:val="none" w:sz="0" w:space="0" w:color="auto"/>
                                <w:right w:val="none" w:sz="0" w:space="0" w:color="auto"/>
                              </w:divBdr>
                              <w:divsChild>
                                <w:div w:id="143858889">
                                  <w:marLeft w:val="0"/>
                                  <w:marRight w:val="0"/>
                                  <w:marTop w:val="0"/>
                                  <w:marBottom w:val="0"/>
                                  <w:divBdr>
                                    <w:top w:val="none" w:sz="0" w:space="0" w:color="auto"/>
                                    <w:left w:val="none" w:sz="0" w:space="0" w:color="auto"/>
                                    <w:bottom w:val="none" w:sz="0" w:space="0" w:color="auto"/>
                                    <w:right w:val="none" w:sz="0" w:space="0" w:color="auto"/>
                                  </w:divBdr>
                                  <w:divsChild>
                                    <w:div w:id="1819112089">
                                      <w:marLeft w:val="0"/>
                                      <w:marRight w:val="0"/>
                                      <w:marTop w:val="0"/>
                                      <w:marBottom w:val="0"/>
                                      <w:divBdr>
                                        <w:top w:val="none" w:sz="0" w:space="0" w:color="auto"/>
                                        <w:left w:val="none" w:sz="0" w:space="0" w:color="auto"/>
                                        <w:bottom w:val="none" w:sz="0" w:space="0" w:color="auto"/>
                                        <w:right w:val="none" w:sz="0" w:space="0" w:color="auto"/>
                                      </w:divBdr>
                                    </w:div>
                                  </w:divsChild>
                                </w:div>
                                <w:div w:id="290132536">
                                  <w:marLeft w:val="0"/>
                                  <w:marRight w:val="0"/>
                                  <w:marTop w:val="0"/>
                                  <w:marBottom w:val="0"/>
                                  <w:divBdr>
                                    <w:top w:val="none" w:sz="0" w:space="0" w:color="auto"/>
                                    <w:left w:val="none" w:sz="0" w:space="0" w:color="auto"/>
                                    <w:bottom w:val="none" w:sz="0" w:space="0" w:color="auto"/>
                                    <w:right w:val="none" w:sz="0" w:space="0" w:color="auto"/>
                                  </w:divBdr>
                                  <w:divsChild>
                                    <w:div w:id="488060402">
                                      <w:marLeft w:val="0"/>
                                      <w:marRight w:val="0"/>
                                      <w:marTop w:val="0"/>
                                      <w:marBottom w:val="0"/>
                                      <w:divBdr>
                                        <w:top w:val="none" w:sz="0" w:space="0" w:color="auto"/>
                                        <w:left w:val="none" w:sz="0" w:space="0" w:color="auto"/>
                                        <w:bottom w:val="none" w:sz="0" w:space="0" w:color="auto"/>
                                        <w:right w:val="none" w:sz="0" w:space="0" w:color="auto"/>
                                      </w:divBdr>
                                      <w:divsChild>
                                        <w:div w:id="34889325">
                                          <w:marLeft w:val="0"/>
                                          <w:marRight w:val="0"/>
                                          <w:marTop w:val="0"/>
                                          <w:marBottom w:val="0"/>
                                          <w:divBdr>
                                            <w:top w:val="none" w:sz="0" w:space="0" w:color="auto"/>
                                            <w:left w:val="none" w:sz="0" w:space="0" w:color="auto"/>
                                            <w:bottom w:val="none" w:sz="0" w:space="0" w:color="auto"/>
                                            <w:right w:val="none" w:sz="0" w:space="0" w:color="auto"/>
                                          </w:divBdr>
                                          <w:divsChild>
                                            <w:div w:id="203300286">
                                              <w:marLeft w:val="0"/>
                                              <w:marRight w:val="0"/>
                                              <w:marTop w:val="0"/>
                                              <w:marBottom w:val="0"/>
                                              <w:divBdr>
                                                <w:top w:val="none" w:sz="0" w:space="0" w:color="auto"/>
                                                <w:left w:val="none" w:sz="0" w:space="0" w:color="auto"/>
                                                <w:bottom w:val="none" w:sz="0" w:space="0" w:color="auto"/>
                                                <w:right w:val="none" w:sz="0" w:space="0" w:color="auto"/>
                                              </w:divBdr>
                                            </w:div>
                                          </w:divsChild>
                                        </w:div>
                                        <w:div w:id="3774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87381">
                                  <w:marLeft w:val="0"/>
                                  <w:marRight w:val="0"/>
                                  <w:marTop w:val="0"/>
                                  <w:marBottom w:val="0"/>
                                  <w:divBdr>
                                    <w:top w:val="none" w:sz="0" w:space="0" w:color="auto"/>
                                    <w:left w:val="none" w:sz="0" w:space="0" w:color="auto"/>
                                    <w:bottom w:val="none" w:sz="0" w:space="0" w:color="auto"/>
                                    <w:right w:val="none" w:sz="0" w:space="0" w:color="auto"/>
                                  </w:divBdr>
                                  <w:divsChild>
                                    <w:div w:id="300892070">
                                      <w:marLeft w:val="0"/>
                                      <w:marRight w:val="0"/>
                                      <w:marTop w:val="0"/>
                                      <w:marBottom w:val="0"/>
                                      <w:divBdr>
                                        <w:top w:val="none" w:sz="0" w:space="0" w:color="auto"/>
                                        <w:left w:val="none" w:sz="0" w:space="0" w:color="auto"/>
                                        <w:bottom w:val="none" w:sz="0" w:space="0" w:color="auto"/>
                                        <w:right w:val="none" w:sz="0" w:space="0" w:color="auto"/>
                                      </w:divBdr>
                                      <w:divsChild>
                                        <w:div w:id="1227063199">
                                          <w:marLeft w:val="0"/>
                                          <w:marRight w:val="0"/>
                                          <w:marTop w:val="0"/>
                                          <w:marBottom w:val="0"/>
                                          <w:divBdr>
                                            <w:top w:val="none" w:sz="0" w:space="0" w:color="auto"/>
                                            <w:left w:val="none" w:sz="0" w:space="0" w:color="auto"/>
                                            <w:bottom w:val="none" w:sz="0" w:space="0" w:color="auto"/>
                                            <w:right w:val="none" w:sz="0" w:space="0" w:color="auto"/>
                                          </w:divBdr>
                                          <w:divsChild>
                                            <w:div w:id="1789204740">
                                              <w:marLeft w:val="0"/>
                                              <w:marRight w:val="0"/>
                                              <w:marTop w:val="0"/>
                                              <w:marBottom w:val="0"/>
                                              <w:divBdr>
                                                <w:top w:val="none" w:sz="0" w:space="0" w:color="auto"/>
                                                <w:left w:val="none" w:sz="0" w:space="0" w:color="auto"/>
                                                <w:bottom w:val="none" w:sz="0" w:space="0" w:color="auto"/>
                                                <w:right w:val="none" w:sz="0" w:space="0" w:color="auto"/>
                                              </w:divBdr>
                                            </w:div>
                                          </w:divsChild>
                                        </w:div>
                                        <w:div w:id="1404795148">
                                          <w:marLeft w:val="0"/>
                                          <w:marRight w:val="0"/>
                                          <w:marTop w:val="0"/>
                                          <w:marBottom w:val="0"/>
                                          <w:divBdr>
                                            <w:top w:val="none" w:sz="0" w:space="0" w:color="auto"/>
                                            <w:left w:val="none" w:sz="0" w:space="0" w:color="auto"/>
                                            <w:bottom w:val="none" w:sz="0" w:space="0" w:color="auto"/>
                                            <w:right w:val="none" w:sz="0" w:space="0" w:color="auto"/>
                                          </w:divBdr>
                                        </w:div>
                                        <w:div w:id="156979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540601">
                          <w:marLeft w:val="0"/>
                          <w:marRight w:val="0"/>
                          <w:marTop w:val="0"/>
                          <w:marBottom w:val="0"/>
                          <w:divBdr>
                            <w:top w:val="none" w:sz="0" w:space="0" w:color="auto"/>
                            <w:left w:val="none" w:sz="0" w:space="0" w:color="auto"/>
                            <w:bottom w:val="none" w:sz="0" w:space="0" w:color="auto"/>
                            <w:right w:val="none" w:sz="0" w:space="0" w:color="auto"/>
                          </w:divBdr>
                          <w:divsChild>
                            <w:div w:id="2074883512">
                              <w:marLeft w:val="0"/>
                              <w:marRight w:val="0"/>
                              <w:marTop w:val="0"/>
                              <w:marBottom w:val="0"/>
                              <w:divBdr>
                                <w:top w:val="none" w:sz="0" w:space="0" w:color="auto"/>
                                <w:left w:val="none" w:sz="0" w:space="0" w:color="auto"/>
                                <w:bottom w:val="none" w:sz="0" w:space="0" w:color="auto"/>
                                <w:right w:val="none" w:sz="0" w:space="0" w:color="auto"/>
                              </w:divBdr>
                              <w:divsChild>
                                <w:div w:id="1593464835">
                                  <w:marLeft w:val="0"/>
                                  <w:marRight w:val="0"/>
                                  <w:marTop w:val="0"/>
                                  <w:marBottom w:val="0"/>
                                  <w:divBdr>
                                    <w:top w:val="none" w:sz="0" w:space="0" w:color="auto"/>
                                    <w:left w:val="none" w:sz="0" w:space="0" w:color="auto"/>
                                    <w:bottom w:val="none" w:sz="0" w:space="0" w:color="auto"/>
                                    <w:right w:val="none" w:sz="0" w:space="0" w:color="auto"/>
                                  </w:divBdr>
                                  <w:divsChild>
                                    <w:div w:id="1169370858">
                                      <w:marLeft w:val="0"/>
                                      <w:marRight w:val="0"/>
                                      <w:marTop w:val="0"/>
                                      <w:marBottom w:val="0"/>
                                      <w:divBdr>
                                        <w:top w:val="none" w:sz="0" w:space="0" w:color="auto"/>
                                        <w:left w:val="none" w:sz="0" w:space="0" w:color="auto"/>
                                        <w:bottom w:val="none" w:sz="0" w:space="0" w:color="auto"/>
                                        <w:right w:val="none" w:sz="0" w:space="0" w:color="auto"/>
                                      </w:divBdr>
                                      <w:divsChild>
                                        <w:div w:id="327638621">
                                          <w:marLeft w:val="0"/>
                                          <w:marRight w:val="0"/>
                                          <w:marTop w:val="0"/>
                                          <w:marBottom w:val="0"/>
                                          <w:divBdr>
                                            <w:top w:val="none" w:sz="0" w:space="0" w:color="auto"/>
                                            <w:left w:val="none" w:sz="0" w:space="0" w:color="auto"/>
                                            <w:bottom w:val="none" w:sz="0" w:space="0" w:color="auto"/>
                                            <w:right w:val="none" w:sz="0" w:space="0" w:color="auto"/>
                                          </w:divBdr>
                                          <w:divsChild>
                                            <w:div w:id="1576478703">
                                              <w:marLeft w:val="0"/>
                                              <w:marRight w:val="0"/>
                                              <w:marTop w:val="0"/>
                                              <w:marBottom w:val="0"/>
                                              <w:divBdr>
                                                <w:top w:val="none" w:sz="0" w:space="0" w:color="auto"/>
                                                <w:left w:val="none" w:sz="0" w:space="0" w:color="auto"/>
                                                <w:bottom w:val="none" w:sz="0" w:space="0" w:color="auto"/>
                                                <w:right w:val="none" w:sz="0" w:space="0" w:color="auto"/>
                                              </w:divBdr>
                                            </w:div>
                                          </w:divsChild>
                                        </w:div>
                                        <w:div w:id="182092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2279893">
      <w:bodyDiv w:val="1"/>
      <w:marLeft w:val="0"/>
      <w:marRight w:val="0"/>
      <w:marTop w:val="0"/>
      <w:marBottom w:val="0"/>
      <w:divBdr>
        <w:top w:val="none" w:sz="0" w:space="0" w:color="auto"/>
        <w:left w:val="none" w:sz="0" w:space="0" w:color="auto"/>
        <w:bottom w:val="none" w:sz="0" w:space="0" w:color="auto"/>
        <w:right w:val="none" w:sz="0" w:space="0" w:color="auto"/>
      </w:divBdr>
    </w:div>
    <w:div w:id="555168915">
      <w:bodyDiv w:val="1"/>
      <w:marLeft w:val="0"/>
      <w:marRight w:val="0"/>
      <w:marTop w:val="0"/>
      <w:marBottom w:val="0"/>
      <w:divBdr>
        <w:top w:val="none" w:sz="0" w:space="0" w:color="auto"/>
        <w:left w:val="none" w:sz="0" w:space="0" w:color="auto"/>
        <w:bottom w:val="none" w:sz="0" w:space="0" w:color="auto"/>
        <w:right w:val="none" w:sz="0" w:space="0" w:color="auto"/>
      </w:divBdr>
    </w:div>
    <w:div w:id="566570855">
      <w:bodyDiv w:val="1"/>
      <w:marLeft w:val="0"/>
      <w:marRight w:val="0"/>
      <w:marTop w:val="0"/>
      <w:marBottom w:val="0"/>
      <w:divBdr>
        <w:top w:val="none" w:sz="0" w:space="0" w:color="auto"/>
        <w:left w:val="none" w:sz="0" w:space="0" w:color="auto"/>
        <w:bottom w:val="none" w:sz="0" w:space="0" w:color="auto"/>
        <w:right w:val="none" w:sz="0" w:space="0" w:color="auto"/>
      </w:divBdr>
    </w:div>
    <w:div w:id="588393392">
      <w:bodyDiv w:val="1"/>
      <w:marLeft w:val="0"/>
      <w:marRight w:val="0"/>
      <w:marTop w:val="0"/>
      <w:marBottom w:val="0"/>
      <w:divBdr>
        <w:top w:val="none" w:sz="0" w:space="0" w:color="auto"/>
        <w:left w:val="none" w:sz="0" w:space="0" w:color="auto"/>
        <w:bottom w:val="none" w:sz="0" w:space="0" w:color="auto"/>
        <w:right w:val="none" w:sz="0" w:space="0" w:color="auto"/>
      </w:divBdr>
    </w:div>
    <w:div w:id="673995444">
      <w:bodyDiv w:val="1"/>
      <w:marLeft w:val="0"/>
      <w:marRight w:val="0"/>
      <w:marTop w:val="0"/>
      <w:marBottom w:val="0"/>
      <w:divBdr>
        <w:top w:val="none" w:sz="0" w:space="0" w:color="auto"/>
        <w:left w:val="none" w:sz="0" w:space="0" w:color="auto"/>
        <w:bottom w:val="none" w:sz="0" w:space="0" w:color="auto"/>
        <w:right w:val="none" w:sz="0" w:space="0" w:color="auto"/>
      </w:divBdr>
    </w:div>
    <w:div w:id="680819122">
      <w:bodyDiv w:val="1"/>
      <w:marLeft w:val="0"/>
      <w:marRight w:val="0"/>
      <w:marTop w:val="0"/>
      <w:marBottom w:val="0"/>
      <w:divBdr>
        <w:top w:val="none" w:sz="0" w:space="0" w:color="auto"/>
        <w:left w:val="none" w:sz="0" w:space="0" w:color="auto"/>
        <w:bottom w:val="none" w:sz="0" w:space="0" w:color="auto"/>
        <w:right w:val="none" w:sz="0" w:space="0" w:color="auto"/>
      </w:divBdr>
    </w:div>
    <w:div w:id="695161913">
      <w:bodyDiv w:val="1"/>
      <w:marLeft w:val="0"/>
      <w:marRight w:val="0"/>
      <w:marTop w:val="0"/>
      <w:marBottom w:val="0"/>
      <w:divBdr>
        <w:top w:val="none" w:sz="0" w:space="0" w:color="auto"/>
        <w:left w:val="none" w:sz="0" w:space="0" w:color="auto"/>
        <w:bottom w:val="none" w:sz="0" w:space="0" w:color="auto"/>
        <w:right w:val="none" w:sz="0" w:space="0" w:color="auto"/>
      </w:divBdr>
    </w:div>
    <w:div w:id="740753920">
      <w:bodyDiv w:val="1"/>
      <w:marLeft w:val="0"/>
      <w:marRight w:val="0"/>
      <w:marTop w:val="0"/>
      <w:marBottom w:val="0"/>
      <w:divBdr>
        <w:top w:val="none" w:sz="0" w:space="0" w:color="auto"/>
        <w:left w:val="none" w:sz="0" w:space="0" w:color="auto"/>
        <w:bottom w:val="none" w:sz="0" w:space="0" w:color="auto"/>
        <w:right w:val="none" w:sz="0" w:space="0" w:color="auto"/>
      </w:divBdr>
    </w:div>
    <w:div w:id="752433743">
      <w:bodyDiv w:val="1"/>
      <w:marLeft w:val="0"/>
      <w:marRight w:val="0"/>
      <w:marTop w:val="0"/>
      <w:marBottom w:val="0"/>
      <w:divBdr>
        <w:top w:val="none" w:sz="0" w:space="0" w:color="auto"/>
        <w:left w:val="none" w:sz="0" w:space="0" w:color="auto"/>
        <w:bottom w:val="none" w:sz="0" w:space="0" w:color="auto"/>
        <w:right w:val="none" w:sz="0" w:space="0" w:color="auto"/>
      </w:divBdr>
    </w:div>
    <w:div w:id="753552885">
      <w:bodyDiv w:val="1"/>
      <w:marLeft w:val="0"/>
      <w:marRight w:val="0"/>
      <w:marTop w:val="0"/>
      <w:marBottom w:val="0"/>
      <w:divBdr>
        <w:top w:val="none" w:sz="0" w:space="0" w:color="auto"/>
        <w:left w:val="none" w:sz="0" w:space="0" w:color="auto"/>
        <w:bottom w:val="none" w:sz="0" w:space="0" w:color="auto"/>
        <w:right w:val="none" w:sz="0" w:space="0" w:color="auto"/>
      </w:divBdr>
    </w:div>
    <w:div w:id="796753587">
      <w:bodyDiv w:val="1"/>
      <w:marLeft w:val="0"/>
      <w:marRight w:val="0"/>
      <w:marTop w:val="0"/>
      <w:marBottom w:val="0"/>
      <w:divBdr>
        <w:top w:val="none" w:sz="0" w:space="0" w:color="auto"/>
        <w:left w:val="none" w:sz="0" w:space="0" w:color="auto"/>
        <w:bottom w:val="none" w:sz="0" w:space="0" w:color="auto"/>
        <w:right w:val="none" w:sz="0" w:space="0" w:color="auto"/>
      </w:divBdr>
    </w:div>
    <w:div w:id="798304656">
      <w:bodyDiv w:val="1"/>
      <w:marLeft w:val="0"/>
      <w:marRight w:val="0"/>
      <w:marTop w:val="0"/>
      <w:marBottom w:val="0"/>
      <w:divBdr>
        <w:top w:val="none" w:sz="0" w:space="0" w:color="auto"/>
        <w:left w:val="none" w:sz="0" w:space="0" w:color="auto"/>
        <w:bottom w:val="none" w:sz="0" w:space="0" w:color="auto"/>
        <w:right w:val="none" w:sz="0" w:space="0" w:color="auto"/>
      </w:divBdr>
    </w:div>
    <w:div w:id="805204386">
      <w:bodyDiv w:val="1"/>
      <w:marLeft w:val="0"/>
      <w:marRight w:val="0"/>
      <w:marTop w:val="0"/>
      <w:marBottom w:val="0"/>
      <w:divBdr>
        <w:top w:val="none" w:sz="0" w:space="0" w:color="auto"/>
        <w:left w:val="none" w:sz="0" w:space="0" w:color="auto"/>
        <w:bottom w:val="none" w:sz="0" w:space="0" w:color="auto"/>
        <w:right w:val="none" w:sz="0" w:space="0" w:color="auto"/>
      </w:divBdr>
      <w:divsChild>
        <w:div w:id="50664391">
          <w:marLeft w:val="0"/>
          <w:marRight w:val="0"/>
          <w:marTop w:val="0"/>
          <w:marBottom w:val="0"/>
          <w:divBdr>
            <w:top w:val="none" w:sz="0" w:space="0" w:color="auto"/>
            <w:left w:val="none" w:sz="0" w:space="0" w:color="auto"/>
            <w:bottom w:val="none" w:sz="0" w:space="0" w:color="auto"/>
            <w:right w:val="none" w:sz="0" w:space="0" w:color="auto"/>
          </w:divBdr>
        </w:div>
        <w:div w:id="272322995">
          <w:marLeft w:val="0"/>
          <w:marRight w:val="0"/>
          <w:marTop w:val="0"/>
          <w:marBottom w:val="0"/>
          <w:divBdr>
            <w:top w:val="none" w:sz="0" w:space="0" w:color="auto"/>
            <w:left w:val="none" w:sz="0" w:space="0" w:color="auto"/>
            <w:bottom w:val="none" w:sz="0" w:space="0" w:color="auto"/>
            <w:right w:val="none" w:sz="0" w:space="0" w:color="auto"/>
          </w:divBdr>
        </w:div>
        <w:div w:id="323629051">
          <w:marLeft w:val="0"/>
          <w:marRight w:val="0"/>
          <w:marTop w:val="0"/>
          <w:marBottom w:val="0"/>
          <w:divBdr>
            <w:top w:val="none" w:sz="0" w:space="0" w:color="auto"/>
            <w:left w:val="none" w:sz="0" w:space="0" w:color="auto"/>
            <w:bottom w:val="none" w:sz="0" w:space="0" w:color="auto"/>
            <w:right w:val="none" w:sz="0" w:space="0" w:color="auto"/>
          </w:divBdr>
        </w:div>
        <w:div w:id="863203264">
          <w:marLeft w:val="0"/>
          <w:marRight w:val="0"/>
          <w:marTop w:val="0"/>
          <w:marBottom w:val="0"/>
          <w:divBdr>
            <w:top w:val="none" w:sz="0" w:space="0" w:color="auto"/>
            <w:left w:val="none" w:sz="0" w:space="0" w:color="auto"/>
            <w:bottom w:val="none" w:sz="0" w:space="0" w:color="auto"/>
            <w:right w:val="none" w:sz="0" w:space="0" w:color="auto"/>
          </w:divBdr>
        </w:div>
        <w:div w:id="1271277531">
          <w:marLeft w:val="0"/>
          <w:marRight w:val="0"/>
          <w:marTop w:val="0"/>
          <w:marBottom w:val="0"/>
          <w:divBdr>
            <w:top w:val="none" w:sz="0" w:space="0" w:color="auto"/>
            <w:left w:val="none" w:sz="0" w:space="0" w:color="auto"/>
            <w:bottom w:val="none" w:sz="0" w:space="0" w:color="auto"/>
            <w:right w:val="none" w:sz="0" w:space="0" w:color="auto"/>
          </w:divBdr>
        </w:div>
        <w:div w:id="1334258156">
          <w:marLeft w:val="0"/>
          <w:marRight w:val="0"/>
          <w:marTop w:val="0"/>
          <w:marBottom w:val="0"/>
          <w:divBdr>
            <w:top w:val="none" w:sz="0" w:space="0" w:color="auto"/>
            <w:left w:val="none" w:sz="0" w:space="0" w:color="auto"/>
            <w:bottom w:val="none" w:sz="0" w:space="0" w:color="auto"/>
            <w:right w:val="none" w:sz="0" w:space="0" w:color="auto"/>
          </w:divBdr>
        </w:div>
        <w:div w:id="1380516091">
          <w:marLeft w:val="0"/>
          <w:marRight w:val="0"/>
          <w:marTop w:val="0"/>
          <w:marBottom w:val="0"/>
          <w:divBdr>
            <w:top w:val="none" w:sz="0" w:space="0" w:color="auto"/>
            <w:left w:val="none" w:sz="0" w:space="0" w:color="auto"/>
            <w:bottom w:val="none" w:sz="0" w:space="0" w:color="auto"/>
            <w:right w:val="none" w:sz="0" w:space="0" w:color="auto"/>
          </w:divBdr>
        </w:div>
        <w:div w:id="1440296073">
          <w:marLeft w:val="0"/>
          <w:marRight w:val="0"/>
          <w:marTop w:val="0"/>
          <w:marBottom w:val="0"/>
          <w:divBdr>
            <w:top w:val="none" w:sz="0" w:space="0" w:color="auto"/>
            <w:left w:val="none" w:sz="0" w:space="0" w:color="auto"/>
            <w:bottom w:val="none" w:sz="0" w:space="0" w:color="auto"/>
            <w:right w:val="none" w:sz="0" w:space="0" w:color="auto"/>
          </w:divBdr>
        </w:div>
        <w:div w:id="1573272096">
          <w:marLeft w:val="0"/>
          <w:marRight w:val="0"/>
          <w:marTop w:val="0"/>
          <w:marBottom w:val="0"/>
          <w:divBdr>
            <w:top w:val="none" w:sz="0" w:space="0" w:color="auto"/>
            <w:left w:val="none" w:sz="0" w:space="0" w:color="auto"/>
            <w:bottom w:val="none" w:sz="0" w:space="0" w:color="auto"/>
            <w:right w:val="none" w:sz="0" w:space="0" w:color="auto"/>
          </w:divBdr>
        </w:div>
      </w:divsChild>
    </w:div>
    <w:div w:id="893273589">
      <w:bodyDiv w:val="1"/>
      <w:marLeft w:val="0"/>
      <w:marRight w:val="0"/>
      <w:marTop w:val="0"/>
      <w:marBottom w:val="0"/>
      <w:divBdr>
        <w:top w:val="none" w:sz="0" w:space="0" w:color="auto"/>
        <w:left w:val="none" w:sz="0" w:space="0" w:color="auto"/>
        <w:bottom w:val="none" w:sz="0" w:space="0" w:color="auto"/>
        <w:right w:val="none" w:sz="0" w:space="0" w:color="auto"/>
      </w:divBdr>
    </w:div>
    <w:div w:id="898049843">
      <w:bodyDiv w:val="1"/>
      <w:marLeft w:val="0"/>
      <w:marRight w:val="0"/>
      <w:marTop w:val="0"/>
      <w:marBottom w:val="0"/>
      <w:divBdr>
        <w:top w:val="none" w:sz="0" w:space="0" w:color="auto"/>
        <w:left w:val="none" w:sz="0" w:space="0" w:color="auto"/>
        <w:bottom w:val="none" w:sz="0" w:space="0" w:color="auto"/>
        <w:right w:val="none" w:sz="0" w:space="0" w:color="auto"/>
      </w:divBdr>
    </w:div>
    <w:div w:id="916331688">
      <w:bodyDiv w:val="1"/>
      <w:marLeft w:val="0"/>
      <w:marRight w:val="0"/>
      <w:marTop w:val="0"/>
      <w:marBottom w:val="0"/>
      <w:divBdr>
        <w:top w:val="none" w:sz="0" w:space="0" w:color="auto"/>
        <w:left w:val="none" w:sz="0" w:space="0" w:color="auto"/>
        <w:bottom w:val="none" w:sz="0" w:space="0" w:color="auto"/>
        <w:right w:val="none" w:sz="0" w:space="0" w:color="auto"/>
      </w:divBdr>
    </w:div>
    <w:div w:id="951090188">
      <w:bodyDiv w:val="1"/>
      <w:marLeft w:val="0"/>
      <w:marRight w:val="0"/>
      <w:marTop w:val="0"/>
      <w:marBottom w:val="0"/>
      <w:divBdr>
        <w:top w:val="none" w:sz="0" w:space="0" w:color="auto"/>
        <w:left w:val="none" w:sz="0" w:space="0" w:color="auto"/>
        <w:bottom w:val="none" w:sz="0" w:space="0" w:color="auto"/>
        <w:right w:val="none" w:sz="0" w:space="0" w:color="auto"/>
      </w:divBdr>
    </w:div>
    <w:div w:id="968515585">
      <w:bodyDiv w:val="1"/>
      <w:marLeft w:val="0"/>
      <w:marRight w:val="0"/>
      <w:marTop w:val="0"/>
      <w:marBottom w:val="0"/>
      <w:divBdr>
        <w:top w:val="none" w:sz="0" w:space="0" w:color="auto"/>
        <w:left w:val="none" w:sz="0" w:space="0" w:color="auto"/>
        <w:bottom w:val="none" w:sz="0" w:space="0" w:color="auto"/>
        <w:right w:val="none" w:sz="0" w:space="0" w:color="auto"/>
      </w:divBdr>
    </w:div>
    <w:div w:id="985822573">
      <w:bodyDiv w:val="1"/>
      <w:marLeft w:val="0"/>
      <w:marRight w:val="0"/>
      <w:marTop w:val="0"/>
      <w:marBottom w:val="0"/>
      <w:divBdr>
        <w:top w:val="none" w:sz="0" w:space="0" w:color="auto"/>
        <w:left w:val="none" w:sz="0" w:space="0" w:color="auto"/>
        <w:bottom w:val="none" w:sz="0" w:space="0" w:color="auto"/>
        <w:right w:val="none" w:sz="0" w:space="0" w:color="auto"/>
      </w:divBdr>
    </w:div>
    <w:div w:id="1022515415">
      <w:bodyDiv w:val="1"/>
      <w:marLeft w:val="0"/>
      <w:marRight w:val="0"/>
      <w:marTop w:val="0"/>
      <w:marBottom w:val="0"/>
      <w:divBdr>
        <w:top w:val="none" w:sz="0" w:space="0" w:color="auto"/>
        <w:left w:val="none" w:sz="0" w:space="0" w:color="auto"/>
        <w:bottom w:val="none" w:sz="0" w:space="0" w:color="auto"/>
        <w:right w:val="none" w:sz="0" w:space="0" w:color="auto"/>
      </w:divBdr>
    </w:div>
    <w:div w:id="1054700048">
      <w:bodyDiv w:val="1"/>
      <w:marLeft w:val="0"/>
      <w:marRight w:val="0"/>
      <w:marTop w:val="0"/>
      <w:marBottom w:val="0"/>
      <w:divBdr>
        <w:top w:val="none" w:sz="0" w:space="0" w:color="auto"/>
        <w:left w:val="none" w:sz="0" w:space="0" w:color="auto"/>
        <w:bottom w:val="none" w:sz="0" w:space="0" w:color="auto"/>
        <w:right w:val="none" w:sz="0" w:space="0" w:color="auto"/>
      </w:divBdr>
    </w:div>
    <w:div w:id="1082724460">
      <w:bodyDiv w:val="1"/>
      <w:marLeft w:val="0"/>
      <w:marRight w:val="0"/>
      <w:marTop w:val="0"/>
      <w:marBottom w:val="0"/>
      <w:divBdr>
        <w:top w:val="none" w:sz="0" w:space="0" w:color="auto"/>
        <w:left w:val="none" w:sz="0" w:space="0" w:color="auto"/>
        <w:bottom w:val="none" w:sz="0" w:space="0" w:color="auto"/>
        <w:right w:val="none" w:sz="0" w:space="0" w:color="auto"/>
      </w:divBdr>
    </w:div>
    <w:div w:id="1192525284">
      <w:bodyDiv w:val="1"/>
      <w:marLeft w:val="0"/>
      <w:marRight w:val="0"/>
      <w:marTop w:val="0"/>
      <w:marBottom w:val="0"/>
      <w:divBdr>
        <w:top w:val="none" w:sz="0" w:space="0" w:color="auto"/>
        <w:left w:val="none" w:sz="0" w:space="0" w:color="auto"/>
        <w:bottom w:val="none" w:sz="0" w:space="0" w:color="auto"/>
        <w:right w:val="none" w:sz="0" w:space="0" w:color="auto"/>
      </w:divBdr>
    </w:div>
    <w:div w:id="1245144121">
      <w:bodyDiv w:val="1"/>
      <w:marLeft w:val="0"/>
      <w:marRight w:val="0"/>
      <w:marTop w:val="0"/>
      <w:marBottom w:val="0"/>
      <w:divBdr>
        <w:top w:val="none" w:sz="0" w:space="0" w:color="auto"/>
        <w:left w:val="none" w:sz="0" w:space="0" w:color="auto"/>
        <w:bottom w:val="none" w:sz="0" w:space="0" w:color="auto"/>
        <w:right w:val="none" w:sz="0" w:space="0" w:color="auto"/>
      </w:divBdr>
    </w:div>
    <w:div w:id="1260795404">
      <w:bodyDiv w:val="1"/>
      <w:marLeft w:val="0"/>
      <w:marRight w:val="0"/>
      <w:marTop w:val="0"/>
      <w:marBottom w:val="0"/>
      <w:divBdr>
        <w:top w:val="none" w:sz="0" w:space="0" w:color="auto"/>
        <w:left w:val="none" w:sz="0" w:space="0" w:color="auto"/>
        <w:bottom w:val="none" w:sz="0" w:space="0" w:color="auto"/>
        <w:right w:val="none" w:sz="0" w:space="0" w:color="auto"/>
      </w:divBdr>
    </w:div>
    <w:div w:id="1262494629">
      <w:bodyDiv w:val="1"/>
      <w:marLeft w:val="0"/>
      <w:marRight w:val="0"/>
      <w:marTop w:val="0"/>
      <w:marBottom w:val="0"/>
      <w:divBdr>
        <w:top w:val="none" w:sz="0" w:space="0" w:color="auto"/>
        <w:left w:val="none" w:sz="0" w:space="0" w:color="auto"/>
        <w:bottom w:val="none" w:sz="0" w:space="0" w:color="auto"/>
        <w:right w:val="none" w:sz="0" w:space="0" w:color="auto"/>
      </w:divBdr>
    </w:div>
    <w:div w:id="1270628097">
      <w:bodyDiv w:val="1"/>
      <w:marLeft w:val="0"/>
      <w:marRight w:val="0"/>
      <w:marTop w:val="0"/>
      <w:marBottom w:val="0"/>
      <w:divBdr>
        <w:top w:val="none" w:sz="0" w:space="0" w:color="auto"/>
        <w:left w:val="none" w:sz="0" w:space="0" w:color="auto"/>
        <w:bottom w:val="none" w:sz="0" w:space="0" w:color="auto"/>
        <w:right w:val="none" w:sz="0" w:space="0" w:color="auto"/>
      </w:divBdr>
    </w:div>
    <w:div w:id="1306081861">
      <w:bodyDiv w:val="1"/>
      <w:marLeft w:val="0"/>
      <w:marRight w:val="0"/>
      <w:marTop w:val="0"/>
      <w:marBottom w:val="0"/>
      <w:divBdr>
        <w:top w:val="none" w:sz="0" w:space="0" w:color="auto"/>
        <w:left w:val="none" w:sz="0" w:space="0" w:color="auto"/>
        <w:bottom w:val="none" w:sz="0" w:space="0" w:color="auto"/>
        <w:right w:val="none" w:sz="0" w:space="0" w:color="auto"/>
      </w:divBdr>
    </w:div>
    <w:div w:id="1321235137">
      <w:bodyDiv w:val="1"/>
      <w:marLeft w:val="0"/>
      <w:marRight w:val="0"/>
      <w:marTop w:val="0"/>
      <w:marBottom w:val="0"/>
      <w:divBdr>
        <w:top w:val="none" w:sz="0" w:space="0" w:color="auto"/>
        <w:left w:val="none" w:sz="0" w:space="0" w:color="auto"/>
        <w:bottom w:val="none" w:sz="0" w:space="0" w:color="auto"/>
        <w:right w:val="none" w:sz="0" w:space="0" w:color="auto"/>
      </w:divBdr>
    </w:div>
    <w:div w:id="1342468062">
      <w:bodyDiv w:val="1"/>
      <w:marLeft w:val="0"/>
      <w:marRight w:val="0"/>
      <w:marTop w:val="0"/>
      <w:marBottom w:val="0"/>
      <w:divBdr>
        <w:top w:val="none" w:sz="0" w:space="0" w:color="auto"/>
        <w:left w:val="none" w:sz="0" w:space="0" w:color="auto"/>
        <w:bottom w:val="none" w:sz="0" w:space="0" w:color="auto"/>
        <w:right w:val="none" w:sz="0" w:space="0" w:color="auto"/>
      </w:divBdr>
    </w:div>
    <w:div w:id="1380518070">
      <w:bodyDiv w:val="1"/>
      <w:marLeft w:val="0"/>
      <w:marRight w:val="0"/>
      <w:marTop w:val="0"/>
      <w:marBottom w:val="0"/>
      <w:divBdr>
        <w:top w:val="none" w:sz="0" w:space="0" w:color="auto"/>
        <w:left w:val="none" w:sz="0" w:space="0" w:color="auto"/>
        <w:bottom w:val="none" w:sz="0" w:space="0" w:color="auto"/>
        <w:right w:val="none" w:sz="0" w:space="0" w:color="auto"/>
      </w:divBdr>
    </w:div>
    <w:div w:id="1418555596">
      <w:bodyDiv w:val="1"/>
      <w:marLeft w:val="0"/>
      <w:marRight w:val="0"/>
      <w:marTop w:val="0"/>
      <w:marBottom w:val="0"/>
      <w:divBdr>
        <w:top w:val="none" w:sz="0" w:space="0" w:color="auto"/>
        <w:left w:val="none" w:sz="0" w:space="0" w:color="auto"/>
        <w:bottom w:val="none" w:sz="0" w:space="0" w:color="auto"/>
        <w:right w:val="none" w:sz="0" w:space="0" w:color="auto"/>
      </w:divBdr>
    </w:div>
    <w:div w:id="1462646100">
      <w:bodyDiv w:val="1"/>
      <w:marLeft w:val="0"/>
      <w:marRight w:val="0"/>
      <w:marTop w:val="0"/>
      <w:marBottom w:val="0"/>
      <w:divBdr>
        <w:top w:val="none" w:sz="0" w:space="0" w:color="auto"/>
        <w:left w:val="none" w:sz="0" w:space="0" w:color="auto"/>
        <w:bottom w:val="none" w:sz="0" w:space="0" w:color="auto"/>
        <w:right w:val="none" w:sz="0" w:space="0" w:color="auto"/>
      </w:divBdr>
    </w:div>
    <w:div w:id="1491755460">
      <w:bodyDiv w:val="1"/>
      <w:marLeft w:val="0"/>
      <w:marRight w:val="0"/>
      <w:marTop w:val="0"/>
      <w:marBottom w:val="0"/>
      <w:divBdr>
        <w:top w:val="none" w:sz="0" w:space="0" w:color="auto"/>
        <w:left w:val="none" w:sz="0" w:space="0" w:color="auto"/>
        <w:bottom w:val="none" w:sz="0" w:space="0" w:color="auto"/>
        <w:right w:val="none" w:sz="0" w:space="0" w:color="auto"/>
      </w:divBdr>
    </w:div>
    <w:div w:id="1518152743">
      <w:bodyDiv w:val="1"/>
      <w:marLeft w:val="0"/>
      <w:marRight w:val="0"/>
      <w:marTop w:val="0"/>
      <w:marBottom w:val="0"/>
      <w:divBdr>
        <w:top w:val="none" w:sz="0" w:space="0" w:color="auto"/>
        <w:left w:val="none" w:sz="0" w:space="0" w:color="auto"/>
        <w:bottom w:val="none" w:sz="0" w:space="0" w:color="auto"/>
        <w:right w:val="none" w:sz="0" w:space="0" w:color="auto"/>
      </w:divBdr>
    </w:div>
    <w:div w:id="1544902122">
      <w:bodyDiv w:val="1"/>
      <w:marLeft w:val="0"/>
      <w:marRight w:val="0"/>
      <w:marTop w:val="0"/>
      <w:marBottom w:val="0"/>
      <w:divBdr>
        <w:top w:val="none" w:sz="0" w:space="0" w:color="auto"/>
        <w:left w:val="none" w:sz="0" w:space="0" w:color="auto"/>
        <w:bottom w:val="none" w:sz="0" w:space="0" w:color="auto"/>
        <w:right w:val="none" w:sz="0" w:space="0" w:color="auto"/>
      </w:divBdr>
    </w:div>
    <w:div w:id="1575046179">
      <w:bodyDiv w:val="1"/>
      <w:marLeft w:val="0"/>
      <w:marRight w:val="0"/>
      <w:marTop w:val="0"/>
      <w:marBottom w:val="0"/>
      <w:divBdr>
        <w:top w:val="none" w:sz="0" w:space="0" w:color="auto"/>
        <w:left w:val="none" w:sz="0" w:space="0" w:color="auto"/>
        <w:bottom w:val="none" w:sz="0" w:space="0" w:color="auto"/>
        <w:right w:val="none" w:sz="0" w:space="0" w:color="auto"/>
      </w:divBdr>
    </w:div>
    <w:div w:id="1576627121">
      <w:bodyDiv w:val="1"/>
      <w:marLeft w:val="0"/>
      <w:marRight w:val="0"/>
      <w:marTop w:val="0"/>
      <w:marBottom w:val="0"/>
      <w:divBdr>
        <w:top w:val="none" w:sz="0" w:space="0" w:color="auto"/>
        <w:left w:val="none" w:sz="0" w:space="0" w:color="auto"/>
        <w:bottom w:val="none" w:sz="0" w:space="0" w:color="auto"/>
        <w:right w:val="none" w:sz="0" w:space="0" w:color="auto"/>
      </w:divBdr>
    </w:div>
    <w:div w:id="1582448130">
      <w:bodyDiv w:val="1"/>
      <w:marLeft w:val="0"/>
      <w:marRight w:val="0"/>
      <w:marTop w:val="0"/>
      <w:marBottom w:val="0"/>
      <w:divBdr>
        <w:top w:val="none" w:sz="0" w:space="0" w:color="auto"/>
        <w:left w:val="none" w:sz="0" w:space="0" w:color="auto"/>
        <w:bottom w:val="none" w:sz="0" w:space="0" w:color="auto"/>
        <w:right w:val="none" w:sz="0" w:space="0" w:color="auto"/>
      </w:divBdr>
    </w:div>
    <w:div w:id="1587568459">
      <w:bodyDiv w:val="1"/>
      <w:marLeft w:val="0"/>
      <w:marRight w:val="0"/>
      <w:marTop w:val="0"/>
      <w:marBottom w:val="0"/>
      <w:divBdr>
        <w:top w:val="none" w:sz="0" w:space="0" w:color="auto"/>
        <w:left w:val="none" w:sz="0" w:space="0" w:color="auto"/>
        <w:bottom w:val="none" w:sz="0" w:space="0" w:color="auto"/>
        <w:right w:val="none" w:sz="0" w:space="0" w:color="auto"/>
      </w:divBdr>
    </w:div>
    <w:div w:id="1593007181">
      <w:bodyDiv w:val="1"/>
      <w:marLeft w:val="0"/>
      <w:marRight w:val="0"/>
      <w:marTop w:val="0"/>
      <w:marBottom w:val="0"/>
      <w:divBdr>
        <w:top w:val="none" w:sz="0" w:space="0" w:color="auto"/>
        <w:left w:val="none" w:sz="0" w:space="0" w:color="auto"/>
        <w:bottom w:val="none" w:sz="0" w:space="0" w:color="auto"/>
        <w:right w:val="none" w:sz="0" w:space="0" w:color="auto"/>
      </w:divBdr>
    </w:div>
    <w:div w:id="1633486409">
      <w:bodyDiv w:val="1"/>
      <w:marLeft w:val="0"/>
      <w:marRight w:val="0"/>
      <w:marTop w:val="0"/>
      <w:marBottom w:val="0"/>
      <w:divBdr>
        <w:top w:val="none" w:sz="0" w:space="0" w:color="auto"/>
        <w:left w:val="none" w:sz="0" w:space="0" w:color="auto"/>
        <w:bottom w:val="none" w:sz="0" w:space="0" w:color="auto"/>
        <w:right w:val="none" w:sz="0" w:space="0" w:color="auto"/>
      </w:divBdr>
    </w:div>
    <w:div w:id="1642036124">
      <w:bodyDiv w:val="1"/>
      <w:marLeft w:val="0"/>
      <w:marRight w:val="0"/>
      <w:marTop w:val="0"/>
      <w:marBottom w:val="0"/>
      <w:divBdr>
        <w:top w:val="none" w:sz="0" w:space="0" w:color="auto"/>
        <w:left w:val="none" w:sz="0" w:space="0" w:color="auto"/>
        <w:bottom w:val="none" w:sz="0" w:space="0" w:color="auto"/>
        <w:right w:val="none" w:sz="0" w:space="0" w:color="auto"/>
      </w:divBdr>
    </w:div>
    <w:div w:id="1647199242">
      <w:bodyDiv w:val="1"/>
      <w:marLeft w:val="0"/>
      <w:marRight w:val="0"/>
      <w:marTop w:val="0"/>
      <w:marBottom w:val="0"/>
      <w:divBdr>
        <w:top w:val="none" w:sz="0" w:space="0" w:color="auto"/>
        <w:left w:val="none" w:sz="0" w:space="0" w:color="auto"/>
        <w:bottom w:val="none" w:sz="0" w:space="0" w:color="auto"/>
        <w:right w:val="none" w:sz="0" w:space="0" w:color="auto"/>
      </w:divBdr>
    </w:div>
    <w:div w:id="1650207413">
      <w:bodyDiv w:val="1"/>
      <w:marLeft w:val="0"/>
      <w:marRight w:val="0"/>
      <w:marTop w:val="0"/>
      <w:marBottom w:val="0"/>
      <w:divBdr>
        <w:top w:val="none" w:sz="0" w:space="0" w:color="auto"/>
        <w:left w:val="none" w:sz="0" w:space="0" w:color="auto"/>
        <w:bottom w:val="none" w:sz="0" w:space="0" w:color="auto"/>
        <w:right w:val="none" w:sz="0" w:space="0" w:color="auto"/>
      </w:divBdr>
    </w:div>
    <w:div w:id="1667661542">
      <w:bodyDiv w:val="1"/>
      <w:marLeft w:val="0"/>
      <w:marRight w:val="0"/>
      <w:marTop w:val="0"/>
      <w:marBottom w:val="0"/>
      <w:divBdr>
        <w:top w:val="none" w:sz="0" w:space="0" w:color="auto"/>
        <w:left w:val="none" w:sz="0" w:space="0" w:color="auto"/>
        <w:bottom w:val="none" w:sz="0" w:space="0" w:color="auto"/>
        <w:right w:val="none" w:sz="0" w:space="0" w:color="auto"/>
      </w:divBdr>
    </w:div>
    <w:div w:id="1711221785">
      <w:bodyDiv w:val="1"/>
      <w:marLeft w:val="0"/>
      <w:marRight w:val="0"/>
      <w:marTop w:val="0"/>
      <w:marBottom w:val="0"/>
      <w:divBdr>
        <w:top w:val="none" w:sz="0" w:space="0" w:color="auto"/>
        <w:left w:val="none" w:sz="0" w:space="0" w:color="auto"/>
        <w:bottom w:val="none" w:sz="0" w:space="0" w:color="auto"/>
        <w:right w:val="none" w:sz="0" w:space="0" w:color="auto"/>
      </w:divBdr>
    </w:div>
    <w:div w:id="1734161566">
      <w:bodyDiv w:val="1"/>
      <w:marLeft w:val="0"/>
      <w:marRight w:val="0"/>
      <w:marTop w:val="0"/>
      <w:marBottom w:val="0"/>
      <w:divBdr>
        <w:top w:val="none" w:sz="0" w:space="0" w:color="auto"/>
        <w:left w:val="none" w:sz="0" w:space="0" w:color="auto"/>
        <w:bottom w:val="none" w:sz="0" w:space="0" w:color="auto"/>
        <w:right w:val="none" w:sz="0" w:space="0" w:color="auto"/>
      </w:divBdr>
    </w:div>
    <w:div w:id="1791778424">
      <w:bodyDiv w:val="1"/>
      <w:marLeft w:val="0"/>
      <w:marRight w:val="0"/>
      <w:marTop w:val="0"/>
      <w:marBottom w:val="0"/>
      <w:divBdr>
        <w:top w:val="none" w:sz="0" w:space="0" w:color="auto"/>
        <w:left w:val="none" w:sz="0" w:space="0" w:color="auto"/>
        <w:bottom w:val="none" w:sz="0" w:space="0" w:color="auto"/>
        <w:right w:val="none" w:sz="0" w:space="0" w:color="auto"/>
      </w:divBdr>
    </w:div>
    <w:div w:id="1819570339">
      <w:bodyDiv w:val="1"/>
      <w:marLeft w:val="0"/>
      <w:marRight w:val="0"/>
      <w:marTop w:val="0"/>
      <w:marBottom w:val="0"/>
      <w:divBdr>
        <w:top w:val="none" w:sz="0" w:space="0" w:color="auto"/>
        <w:left w:val="none" w:sz="0" w:space="0" w:color="auto"/>
        <w:bottom w:val="none" w:sz="0" w:space="0" w:color="auto"/>
        <w:right w:val="none" w:sz="0" w:space="0" w:color="auto"/>
      </w:divBdr>
    </w:div>
    <w:div w:id="1855805105">
      <w:bodyDiv w:val="1"/>
      <w:marLeft w:val="0"/>
      <w:marRight w:val="0"/>
      <w:marTop w:val="0"/>
      <w:marBottom w:val="0"/>
      <w:divBdr>
        <w:top w:val="none" w:sz="0" w:space="0" w:color="auto"/>
        <w:left w:val="none" w:sz="0" w:space="0" w:color="auto"/>
        <w:bottom w:val="none" w:sz="0" w:space="0" w:color="auto"/>
        <w:right w:val="none" w:sz="0" w:space="0" w:color="auto"/>
      </w:divBdr>
    </w:div>
    <w:div w:id="1903127970">
      <w:bodyDiv w:val="1"/>
      <w:marLeft w:val="0"/>
      <w:marRight w:val="0"/>
      <w:marTop w:val="0"/>
      <w:marBottom w:val="0"/>
      <w:divBdr>
        <w:top w:val="none" w:sz="0" w:space="0" w:color="auto"/>
        <w:left w:val="none" w:sz="0" w:space="0" w:color="auto"/>
        <w:bottom w:val="none" w:sz="0" w:space="0" w:color="auto"/>
        <w:right w:val="none" w:sz="0" w:space="0" w:color="auto"/>
      </w:divBdr>
    </w:div>
    <w:div w:id="1973828708">
      <w:bodyDiv w:val="1"/>
      <w:marLeft w:val="0"/>
      <w:marRight w:val="0"/>
      <w:marTop w:val="0"/>
      <w:marBottom w:val="0"/>
      <w:divBdr>
        <w:top w:val="none" w:sz="0" w:space="0" w:color="auto"/>
        <w:left w:val="none" w:sz="0" w:space="0" w:color="auto"/>
        <w:bottom w:val="none" w:sz="0" w:space="0" w:color="auto"/>
        <w:right w:val="none" w:sz="0" w:space="0" w:color="auto"/>
      </w:divBdr>
    </w:div>
    <w:div w:id="1977950436">
      <w:bodyDiv w:val="1"/>
      <w:marLeft w:val="0"/>
      <w:marRight w:val="0"/>
      <w:marTop w:val="0"/>
      <w:marBottom w:val="0"/>
      <w:divBdr>
        <w:top w:val="none" w:sz="0" w:space="0" w:color="auto"/>
        <w:left w:val="none" w:sz="0" w:space="0" w:color="auto"/>
        <w:bottom w:val="none" w:sz="0" w:space="0" w:color="auto"/>
        <w:right w:val="none" w:sz="0" w:space="0" w:color="auto"/>
      </w:divBdr>
    </w:div>
    <w:div w:id="2007518328">
      <w:bodyDiv w:val="1"/>
      <w:marLeft w:val="0"/>
      <w:marRight w:val="0"/>
      <w:marTop w:val="0"/>
      <w:marBottom w:val="0"/>
      <w:divBdr>
        <w:top w:val="none" w:sz="0" w:space="0" w:color="auto"/>
        <w:left w:val="none" w:sz="0" w:space="0" w:color="auto"/>
        <w:bottom w:val="none" w:sz="0" w:space="0" w:color="auto"/>
        <w:right w:val="none" w:sz="0" w:space="0" w:color="auto"/>
      </w:divBdr>
    </w:div>
    <w:div w:id="2025744173">
      <w:bodyDiv w:val="1"/>
      <w:marLeft w:val="0"/>
      <w:marRight w:val="0"/>
      <w:marTop w:val="0"/>
      <w:marBottom w:val="0"/>
      <w:divBdr>
        <w:top w:val="none" w:sz="0" w:space="0" w:color="auto"/>
        <w:left w:val="none" w:sz="0" w:space="0" w:color="auto"/>
        <w:bottom w:val="none" w:sz="0" w:space="0" w:color="auto"/>
        <w:right w:val="none" w:sz="0" w:space="0" w:color="auto"/>
      </w:divBdr>
    </w:div>
    <w:div w:id="2133136831">
      <w:bodyDiv w:val="1"/>
      <w:marLeft w:val="0"/>
      <w:marRight w:val="0"/>
      <w:marTop w:val="0"/>
      <w:marBottom w:val="0"/>
      <w:divBdr>
        <w:top w:val="none" w:sz="0" w:space="0" w:color="auto"/>
        <w:left w:val="none" w:sz="0" w:space="0" w:color="auto"/>
        <w:bottom w:val="none" w:sz="0" w:space="0" w:color="auto"/>
        <w:right w:val="none" w:sz="0" w:space="0" w:color="auto"/>
      </w:divBdr>
    </w:div>
    <w:div w:id="21359073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C33F09-960B-4EB9-8E1C-2F9756EAF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204</Words>
  <Characters>1166</Characters>
  <Application>Microsoft Office Word</Application>
  <DocSecurity>0</DocSecurity>
  <Lines>9</Lines>
  <Paragraphs>2</Paragraphs>
  <ScaleCrop>false</ScaleCrop>
  <HeadingPairs>
    <vt:vector size="2" baseType="variant">
      <vt:variant>
        <vt:lpstr>Title</vt:lpstr>
      </vt:variant>
      <vt:variant>
        <vt:i4>1</vt:i4>
      </vt:variant>
    </vt:vector>
  </HeadingPairs>
  <TitlesOfParts>
    <vt:vector size="1" baseType="lpstr">
      <vt:lpstr>_</vt:lpstr>
    </vt:vector>
  </TitlesOfParts>
  <Company>Princeton University</Company>
  <LinksUpToDate>false</LinksUpToDate>
  <CharactersWithSpaces>1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Noreen Goldman</dc:creator>
  <cp:lastModifiedBy>Dana A. Glei</cp:lastModifiedBy>
  <cp:revision>4</cp:revision>
  <cp:lastPrinted>2016-03-03T13:31:00Z</cp:lastPrinted>
  <dcterms:created xsi:type="dcterms:W3CDTF">2016-04-19T17:25:00Z</dcterms:created>
  <dcterms:modified xsi:type="dcterms:W3CDTF">2016-04-19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409</vt:lpwstr>
  </property>
  <property fmtid="{D5CDD505-2E9C-101B-9397-08002B2CF9AE}" pid="3" name="WnCSubscriberId">
    <vt:lpwstr>4548</vt:lpwstr>
  </property>
  <property fmtid="{D5CDD505-2E9C-101B-9397-08002B2CF9AE}" pid="4" name="WnCOutputStyleId">
    <vt:lpwstr>10434</vt:lpwstr>
  </property>
  <property fmtid="{D5CDD505-2E9C-101B-9397-08002B2CF9AE}" pid="5" name="RWProductId">
    <vt:lpwstr>WnC</vt:lpwstr>
  </property>
</Properties>
</file>